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r w:rsidRPr="00E13E1D">
        <w:t xml:space="preserve">Th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3F75E053"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farm systems that</w:t>
      </w:r>
      <w:r w:rsidR="001B2B17">
        <w:rPr>
          <w:szCs w:val="22"/>
        </w:rPr>
        <w:t xml:space="preserve"> are likely to be </w:t>
      </w:r>
      <w:r w:rsidR="00B51B63">
        <w:rPr>
          <w:szCs w:val="22"/>
        </w:rPr>
        <w:t xml:space="preserve">threatened </w:t>
      </w:r>
      <w:r w:rsidR="001B2B17">
        <w:rPr>
          <w:szCs w:val="22"/>
        </w:rPr>
        <w:t>by a changing policy environment that is increasing the scale and intensity of production units</w:t>
      </w:r>
      <w:r w:rsidR="00B51B63">
        <w:rPr>
          <w:szCs w:val="22"/>
        </w:rPr>
        <w:t xml:space="preserve">. </w:t>
      </w:r>
      <w:r w:rsidR="001B7911" w:rsidRPr="00961A71">
        <w:rPr>
          <w:szCs w:val="22"/>
        </w:rPr>
        <w:t xml:space="preserve">C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B51B63">
        <w:rPr>
          <w:color w:val="000000"/>
          <w:szCs w:val="22"/>
        </w:rPr>
        <w:t xml:space="preserve">.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 40% of farmers were </w:t>
      </w:r>
      <w:r w:rsidR="001B7911">
        <w:rPr>
          <w:bCs/>
          <w:szCs w:val="22"/>
        </w:rPr>
        <w:t xml:space="preserve">reportedly </w:t>
      </w:r>
      <w:r w:rsidR="001B7911" w:rsidRPr="00961A71">
        <w:rPr>
          <w:bCs/>
          <w:szCs w:val="22"/>
        </w:rPr>
        <w:t>farming with endangered breeds</w:t>
      </w:r>
      <w:r w:rsidR="00546806">
        <w:rPr>
          <w:bCs/>
          <w:szCs w:val="22"/>
        </w:rPr>
        <w:t>,</w:t>
      </w:r>
      <w:r w:rsidR="001B7911" w:rsidRPr="00961A71">
        <w:rPr>
          <w:bCs/>
          <w:szCs w:val="22"/>
        </w:rPr>
        <w:t xml:space="preserve"> but only 8% were likely to qualify for funding support</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 xml:space="preserve">This compares </w:t>
      </w:r>
      <w:r w:rsidR="00D95E6C">
        <w:t>favourably with</w:t>
      </w:r>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 P</w:t>
      </w:r>
      <w:r w:rsidR="007C769D" w:rsidRPr="007C769D">
        <w:rPr>
          <w:bCs/>
          <w:szCs w:val="22"/>
        </w:rPr>
        <w:t xml:space="preserve">articipation estimates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r w:rsidR="001B2B17">
        <w:rPr>
          <w:bCs/>
        </w:rPr>
        <w:t xml:space="preserve">may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0CCBD09E" w:rsidR="000C0D80" w:rsidRDefault="005D4BF4" w:rsidP="000C0D80">
      <w:r w:rsidRPr="00961A71">
        <w:t>Farm Animal Genetic Resources (FAnGR)</w:t>
      </w:r>
      <w:r w:rsidR="005521D0">
        <w:t xml:space="preserve"> diversity</w:t>
      </w:r>
      <w:r w:rsidRPr="00961A71">
        <w:t xml:space="preserve"> underpins resilient agricultural systems and  contributes to sustainable intensification (SI) strategies 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 xml:space="preserve"> 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64CFE9" w:rsidR="00FC19E1" w:rsidRPr="003B1FBD" w:rsidRDefault="009413C4" w:rsidP="000C0D80">
      <w:pPr>
        <w:rPr>
          <w:bCs/>
        </w:rPr>
      </w:pPr>
      <w:r>
        <w:t xml:space="preserve">While </w:t>
      </w:r>
      <w:r w:rsidR="00E47529">
        <w:t xml:space="preserve">contractual schemes for rare breed conservation are present in Europe, many </w:t>
      </w:r>
      <w:r w:rsidR="00DE1228">
        <w:t>are</w:t>
      </w:r>
      <w:r w:rsidR="00241F07">
        <w:t xml:space="preserve"> </w:t>
      </w:r>
      <w:r w:rsidR="008A7BC4">
        <w:t>often</w:t>
      </w:r>
      <w:r w:rsidR="009D1A4C">
        <w:t xml:space="preserve"> 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440E85">
        <w:t xml:space="preserve"> (across Romania) </w:t>
      </w:r>
      <w:r w:rsidR="00622998">
        <w:t xml:space="preserve">is 10.7 times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79388C46"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development of more intensive farm systems that is changing the scale and nature of practices used</w:t>
      </w:r>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r w:rsidR="001B2B17">
        <w:rPr>
          <w:bCs/>
        </w:rPr>
        <w:t xml:space="preserve">The former has </w:t>
      </w:r>
      <w:r w:rsidR="005D4BF4" w:rsidRPr="00961A71">
        <w:rPr>
          <w:bCs/>
        </w:rPr>
        <w:t xml:space="preserve">focused on improving efficiency but with </w:t>
      </w:r>
      <w:r w:rsidR="00E772F7">
        <w:rPr>
          <w:bCs/>
        </w:rPr>
        <w:t>les</w:t>
      </w:r>
      <w:r w:rsidR="00510D2B">
        <w:rPr>
          <w:bCs/>
        </w:rPr>
        <w:t>s</w:t>
      </w:r>
      <w:r w:rsidR="00E772F7">
        <w:rPr>
          <w:bCs/>
        </w:rPr>
        <w:t xml:space="preserve"> </w:t>
      </w:r>
      <w:r w:rsidR="00104C10">
        <w:rPr>
          <w:bCs/>
        </w:rPr>
        <w:t>attention</w:t>
      </w:r>
      <w:r w:rsidR="00E772F7">
        <w:rPr>
          <w:bCs/>
        </w:rPr>
        <w:t xml:space="preserve"> </w:t>
      </w:r>
      <w:r w:rsidR="00104C10">
        <w:rPr>
          <w:bCs/>
        </w:rPr>
        <w:t>to</w:t>
      </w:r>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a growing</w:t>
      </w:r>
      <w:r w:rsidR="005D4BF4" w:rsidRPr="00961A71">
        <w:rPr>
          <w:bCs/>
        </w:rPr>
        <w:t xml:space="preserve"> need to develop </w:t>
      </w:r>
      <w:r w:rsidR="00F11FD1">
        <w:rPr>
          <w:bCs/>
        </w:rPr>
        <w:t xml:space="preserve">spatially </w:t>
      </w:r>
      <w:r w:rsidR="00F771A5">
        <w:rPr>
          <w:bCs/>
        </w:rPr>
        <w:t>explicit</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an intensification agenda with 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E44AF4E" w:rsidR="00B53600" w:rsidRDefault="009413C4" w:rsidP="000C0D80">
      <w:pPr>
        <w:rPr>
          <w:bCs/>
        </w:rPr>
      </w:pPr>
      <w:r>
        <w:rPr>
          <w:bCs/>
        </w:rPr>
        <w:t>At the farm level, t</w:t>
      </w:r>
      <w:r w:rsidR="008450F8" w:rsidRPr="00961A71">
        <w:rPr>
          <w:bCs/>
        </w:rPr>
        <w:t xml:space="preserve">h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xml:space="preserve">. While income forgone is a key factor to establish the </w:t>
      </w:r>
      <w:r w:rsidR="008450F8" w:rsidRPr="00961A71">
        <w:rPr>
          <w:bCs/>
        </w:rPr>
        <w:lastRenderedPageBreak/>
        <w:t>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essary to identify how the design of conservation programmes</w:t>
      </w:r>
      <w:r w:rsidR="00FC19E1">
        <w:rPr>
          <w:bCs/>
        </w:rPr>
        <w:t xml:space="preserve"> for rare breeds</w:t>
      </w:r>
      <w:r w:rsidR="00386315">
        <w:rPr>
          <w:bCs/>
        </w:rPr>
        <w:t xml:space="preserve"> may influence farmer participation in contracts.  Equally under-explored are</w:t>
      </w:r>
      <w:r w:rsidR="00DC6BAE">
        <w:rPr>
          <w:bCs/>
        </w:rPr>
        <w:t xml:space="preserve"> the potential barriers-to-entry (i.e. requirements for breed genealogical records) that may preclude </w:t>
      </w:r>
      <w:r w:rsidR="004D2795">
        <w:rPr>
          <w:bCs/>
        </w:rPr>
        <w:t xml:space="preserve">some </w:t>
      </w:r>
      <w:r w:rsidR="00DC6BAE">
        <w:rPr>
          <w:bCs/>
        </w:rPr>
        <w:t>farmers from participating in conservation</w:t>
      </w:r>
      <w:r w:rsidR="00B53600">
        <w:rPr>
          <w:bCs/>
        </w:rPr>
        <w:t xml:space="preserve"> schemes</w:t>
      </w:r>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73CB35FD"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DE1228">
        <w:rPr>
          <w:bCs/>
        </w:rPr>
        <w:t>(</w:t>
      </w:r>
      <w:r w:rsidR="002E4BC2">
        <w:rPr>
          <w:bCs/>
        </w:rPr>
        <w:t>rare breed</w:t>
      </w:r>
      <w:r w:rsidR="00DE1228">
        <w:rPr>
          <w:bCs/>
        </w:rPr>
        <w:t>)</w:t>
      </w:r>
      <w:r w:rsidR="002E4BC2">
        <w:rPr>
          <w:bCs/>
        </w:rPr>
        <w:t xml:space="preserve"> </w:t>
      </w:r>
      <w:r w:rsidR="004D2795">
        <w:rPr>
          <w:bCs/>
        </w:rPr>
        <w:t>conservation contracts.</w:t>
      </w:r>
      <w:r w:rsidR="008450F8" w:rsidRPr="00961A71">
        <w:rPr>
          <w:bCs/>
        </w:rPr>
        <w:t xml:space="preserve"> </w:t>
      </w:r>
      <w:r w:rsidR="008669D3">
        <w:rPr>
          <w:bCs/>
        </w:rPr>
        <w:t>CE</w:t>
      </w:r>
      <w:r w:rsidR="008669D3" w:rsidRPr="00961A71">
        <w:t xml:space="preserve">s are a stated preference  technique where individual preferences and values for attributes of a good or service are elicited </w:t>
      </w:r>
      <w:r w:rsidR="008669D3">
        <w:t xml:space="preserve">through surveys designed to mimic </w:t>
      </w:r>
      <w:r w:rsidR="008669D3" w:rsidRPr="00961A71">
        <w:t xml:space="preserve">hypothetical markets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The paper contributes to the increasin</w:t>
      </w:r>
      <w:r w:rsidR="008450F8">
        <w:rPr>
          <w:bCs/>
        </w:rPr>
        <w:t>g body of literature on farmers</w:t>
      </w:r>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the underexplored area of work addressing </w:t>
      </w:r>
      <w:r w:rsidR="008D54CC">
        <w:rPr>
          <w:bCs/>
        </w:rPr>
        <w:t>th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77777777" w:rsidR="00290ABF" w:rsidRDefault="00290ABF" w:rsidP="000C0D80">
      <w:pPr>
        <w:rPr>
          <w:bCs/>
        </w:rPr>
      </w:pPr>
      <w:r>
        <w:rPr>
          <w:bCs/>
        </w:rPr>
        <w:t>The paper is structured as follows.  Section 2 presents background concernin</w:t>
      </w:r>
      <w:r w:rsidR="00F9666D">
        <w:rPr>
          <w:bCs/>
        </w:rPr>
        <w:t xml:space="preserve">g </w:t>
      </w:r>
      <w:r w:rsidR="004D2795">
        <w:rPr>
          <w:bCs/>
        </w:rPr>
        <w:t>the CE</w:t>
      </w:r>
      <w:r w:rsidR="00F9666D">
        <w:rPr>
          <w:bCs/>
        </w:rPr>
        <w:t xml:space="preserve"> </w:t>
      </w:r>
      <w:r w:rsidR="004D2795">
        <w:rPr>
          <w:bCs/>
        </w:rPr>
        <w:t>design and case study site</w:t>
      </w:r>
      <w:r>
        <w:rPr>
          <w:bCs/>
        </w:rPr>
        <w:t>. Section 3 reports the findings</w:t>
      </w:r>
      <w:r w:rsidR="004D2795">
        <w:rPr>
          <w:bCs/>
        </w:rPr>
        <w:t xml:space="preserve"> from analysis of choice data. </w:t>
      </w:r>
      <w:r>
        <w:rPr>
          <w:bCs/>
        </w:rPr>
        <w:t xml:space="preserve">Section 4 provides discussion concerning </w:t>
      </w:r>
      <w:r w:rsidR="004D2795">
        <w:rPr>
          <w:bCs/>
        </w:rPr>
        <w:t>design</w:t>
      </w:r>
      <w:r w:rsidR="00B53600">
        <w:rPr>
          <w:bCs/>
        </w:rPr>
        <w:t xml:space="preserve"> of rare breed conservation programmes and </w:t>
      </w:r>
      <w:r>
        <w:rPr>
          <w:bCs/>
        </w:rPr>
        <w:t xml:space="preserve">Section 5 provides conclusions </w:t>
      </w:r>
      <w:r w:rsidR="00B53600">
        <w:rPr>
          <w:bCs/>
        </w:rPr>
        <w:t>and next steps.</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3C411C61" w:rsidR="00827E74" w:rsidRDefault="00B40080" w:rsidP="00827E74">
      <w:r>
        <w:t xml:space="preserve">As an EU member state, Romania’s agricultural policy is structured and supported in a </w:t>
      </w:r>
      <w:r w:rsidR="009E0145" w:rsidRPr="009E0145">
        <w:t>Rural Development Programme (RDP 2014-2020)</w:t>
      </w:r>
      <w:r>
        <w:t>. The RDP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Commitment to this RDP option is anticipated to be 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281173">
        <w:t xml:space="preserve"> by</w:t>
      </w:r>
      <w:r w:rsidR="009E0145" w:rsidRPr="009E0145">
        <w:t xml:space="preserve"> </w:t>
      </w:r>
      <w:r w:rsidR="003A4EA4">
        <w:fldChar w:fldCharType="begin" w:fldLock="1"/>
      </w:r>
      <w:r w:rsidR="008B0780">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3A4EA4">
        <w:fldChar w:fldCharType="separate"/>
      </w:r>
      <w:r w:rsidR="008B0780" w:rsidRPr="008B0780">
        <w:rPr>
          <w:noProof/>
        </w:rPr>
        <w:t>[29]</w:t>
      </w:r>
      <w:r w:rsidR="003A4EA4">
        <w:fldChar w:fldCharType="end"/>
      </w:r>
      <w:r w:rsidR="004F2A20">
        <w:t xml:space="preserve"> </w:t>
      </w:r>
      <w:r w:rsidR="008948FC">
        <w:t xml:space="preserve">has </w:t>
      </w:r>
      <w:r w:rsidR="009E0145" w:rsidRPr="009E0145">
        <w:t xml:space="preserve">found 70% of Romanian farmers </w:t>
      </w:r>
      <w:r w:rsidR="007C4785">
        <w:t>experienced</w:t>
      </w:r>
      <w:r w:rsidR="007C4785" w:rsidRPr="009E0145">
        <w:t xml:space="preserve"> </w:t>
      </w:r>
      <w:r w:rsidR="009E0145" w:rsidRPr="009E0145">
        <w:t xml:space="preserve">difficulties meeting EU environmental standards for payments under the Common Agricultural Policy (CAP).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given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 xml:space="preserve">-environmental stewardship </w:t>
      </w:r>
      <w:r w:rsidR="003B345C">
        <w:lastRenderedPageBreak/>
        <w:t>(</w:t>
      </w:r>
      <w:r w:rsidR="00DE6339">
        <w:t>AES</w:t>
      </w:r>
      <w:r w:rsidR="003B345C">
        <w:t>)</w:t>
      </w:r>
      <w:r w:rsidR="00DE6339">
        <w:t xml:space="preserve"> measures, </w:t>
      </w:r>
      <w:r w:rsidR="00C2431D">
        <w:t>specifically</w:t>
      </w:r>
      <w:r w:rsidR="00DE6339">
        <w:t xml:space="preserve"> M10.2, adequately meet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77777777" w:rsidR="009E0145" w:rsidRPr="009E0145" w:rsidRDefault="00827E74" w:rsidP="009E0145">
      <w:pPr>
        <w:pStyle w:val="Heading2"/>
      </w:pPr>
      <w:r>
        <w:t>The study site</w:t>
      </w:r>
    </w:p>
    <w:p w14:paraId="22CEFE77" w14:textId="77777777" w:rsidR="00C2431D" w:rsidRDefault="00C2431D" w:rsidP="00E715AD"/>
    <w:p w14:paraId="30134116" w14:textId="28EA89E9"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these are much less common. High levels of rural poverty also feature in the study site, with average household incomes being below the Romanian 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04EF154A" w:rsidR="00F733E0" w:rsidRDefault="00827E74" w:rsidP="00E715AD">
      <w:r w:rsidRPr="00827E74">
        <w:t>We surveyed</w:t>
      </w:r>
      <w:r w:rsidR="007000DA">
        <w:t xml:space="preserve"> 17</w:t>
      </w:r>
      <w:r w:rsidR="003B345C">
        <w:t>4</w:t>
      </w:r>
      <w:r w:rsidRPr="00827E74">
        <w:t xml:space="preserve"> livestock keepers in Transylvania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77777777"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A l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lastRenderedPageBreak/>
        <w:t>Questionnaire design and administration</w:t>
      </w:r>
    </w:p>
    <w:p w14:paraId="3E9386AD" w14:textId="73DC8BCB" w:rsidR="00234BBC" w:rsidRDefault="003B345C" w:rsidP="00B076D3">
      <w:r>
        <w:t>The</w:t>
      </w:r>
      <w:r w:rsidR="00B076D3" w:rsidRPr="00FD12D6">
        <w:t xml:space="preserve"> survey instrument</w:t>
      </w:r>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breeds</w:t>
      </w:r>
      <w:r w:rsidR="00525114">
        <w:t xml:space="preserve"> kept</w:t>
      </w:r>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6519F0">
        <w:t>Second, respondents</w:t>
      </w:r>
      <w:r w:rsidR="0036670E" w:rsidRPr="00961A71">
        <w:t xml:space="preserve"> </w:t>
      </w:r>
      <w:r w:rsidR="00B076D3" w:rsidRPr="00961A71">
        <w:t>were asked if they receive AES payments and whether they were aware of financial support for rare breeds</w:t>
      </w:r>
      <w:r w:rsidR="006519F0">
        <w:t xml:space="preserve"> and if they considered applying for this support</w:t>
      </w:r>
      <w:r w:rsidR="00B076D3" w:rsidRPr="00961A71">
        <w:t xml:space="preserve">. </w:t>
      </w:r>
    </w:p>
    <w:p w14:paraId="3CA27FA0" w14:textId="77777777" w:rsidR="00234BBC" w:rsidRDefault="00234BBC" w:rsidP="00B076D3"/>
    <w:p w14:paraId="410702BA" w14:textId="29DA70B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r w:rsidR="00D902AC" w:rsidRPr="00D902AC">
        <w:t>, which was used to identify genuine choices from protest bids; the latter subsequently being removed from the analysis.</w:t>
      </w:r>
      <w:r w:rsidR="00D902AC">
        <w:t xml:space="preserve"> They were also </w:t>
      </w:r>
      <w:r w:rsidRPr="00C40F6A">
        <w:t xml:space="preserve">asked </w:t>
      </w:r>
      <w:r w:rsidR="003E49B6">
        <w:t xml:space="preserve">about their </w:t>
      </w:r>
      <w:r w:rsidR="0036670E" w:rsidRPr="00C40F6A">
        <w:t>preference concerning remittance</w:t>
      </w:r>
      <w:r w:rsidRPr="00C40F6A">
        <w:t xml:space="preserve"> of the scheme (i.e. individual</w:t>
      </w:r>
      <w:r w:rsidR="00D63CEE">
        <w:t xml:space="preserve"> </w:t>
      </w:r>
      <w:r w:rsidR="00D902AC">
        <w:t xml:space="preserve">or community </w:t>
      </w:r>
      <w:r w:rsidR="00D63CEE">
        <w:t>payment</w:t>
      </w:r>
      <w:r w:rsidRPr="00C40F6A">
        <w:t xml:space="preserve">). </w:t>
      </w:r>
      <w:r w:rsidR="006519F0">
        <w:t>Fourth, b</w:t>
      </w:r>
      <w:r w:rsidR="0036670E" w:rsidRPr="00C40F6A">
        <w:t>asic</w:t>
      </w:r>
      <w:r w:rsidRPr="00C40F6A">
        <w:t xml:space="preserve"> socio-economic information including age, gender</w:t>
      </w:r>
      <w:r w:rsidR="0036670E" w:rsidRPr="00C40F6A">
        <w:t xml:space="preserve">, </w:t>
      </w:r>
      <w:r w:rsidR="001E7286" w:rsidRPr="00C40F6A">
        <w:t>education</w:t>
      </w:r>
      <w:r w:rsidR="0036670E" w:rsidRPr="00C40F6A">
        <w:t xml:space="preserve"> attainment and</w:t>
      </w:r>
      <w:r w:rsidRPr="00C40F6A">
        <w:t xml:space="preserve"> income</w:t>
      </w:r>
      <w:r w:rsidR="0036670E" w:rsidRPr="00C40F6A">
        <w:t xml:space="preserve"> </w:t>
      </w:r>
      <w:r w:rsidR="00D902AC">
        <w:t>were</w:t>
      </w:r>
      <w:r w:rsidR="00D902AC" w:rsidRPr="00C40F6A">
        <w:t xml:space="preserve"> </w:t>
      </w:r>
      <w:r w:rsidR="0036670E" w:rsidRPr="00C40F6A">
        <w:t>also requested</w:t>
      </w:r>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3CAD9566"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Appendix 1</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contract alternatives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A37DF4">
        <w:t xml:space="preserve">attribute </w:t>
      </w:r>
      <w:r w:rsidR="007A7164" w:rsidRPr="007A7164">
        <w:t>levels used to des</w:t>
      </w:r>
      <w:r w:rsidR="00B1026B">
        <w:t>cribe the conservation contract</w:t>
      </w:r>
      <w:r w:rsidR="007A7164" w:rsidRPr="007A7164">
        <w:t xml:space="preserve"> were determined in a multi-stage process involving literature reviews, expert consultations and pilot testing</w:t>
      </w:r>
      <w:r w:rsidR="00D63CEE">
        <w:t>.</w:t>
      </w:r>
    </w:p>
    <w:p w14:paraId="17656449" w14:textId="77777777" w:rsidR="00AD4937" w:rsidRDefault="00AD4937" w:rsidP="007A7164"/>
    <w:p w14:paraId="27C503FC" w14:textId="5FD3C586" w:rsidR="00DC1B7C" w:rsidRDefault="003E49B6" w:rsidP="007A7164">
      <w:r>
        <w:t>E</w:t>
      </w:r>
      <w:r w:rsidR="007A7164" w:rsidRPr="007A7164">
        <w:t xml:space="preserve">ach choice task </w:t>
      </w:r>
      <w:r>
        <w:t>consisted of four attributes (Table 1). The first three attributes described important contract characteristics:</w:t>
      </w:r>
      <w:r w:rsidR="007A7164" w:rsidRPr="007A7164">
        <w:t xml:space="preserve"> contract length (CL)</w:t>
      </w:r>
      <w:r>
        <w:t>;</w:t>
      </w:r>
      <w:r w:rsidR="007A7164" w:rsidRPr="007A7164">
        <w:t xml:space="preserve"> scheme support (SS)</w:t>
      </w:r>
      <w:r>
        <w:t>;</w:t>
      </w:r>
      <w:r w:rsidR="007A7164" w:rsidRPr="007A7164">
        <w:t xml:space="preserve"> and structure of scheme (SOS). </w:t>
      </w:r>
      <w:r w:rsidR="008669D3">
        <w:t xml:space="preserve">The contract attributes were chosen based on empirical </w:t>
      </w:r>
      <w:r w:rsidR="003D00A4">
        <w:t>work</w:t>
      </w:r>
      <w:r w:rsidR="008669D3">
        <w:t xml:space="preserve"> </w:t>
      </w:r>
      <w:r w:rsidR="003D00A4">
        <w:t>suggesting</w:t>
      </w:r>
      <w:r w:rsidR="008669D3">
        <w:t xml:space="preserve"> such attributes are important for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but are yet to be explored in the context of animal genetic resources conservation</w:t>
      </w:r>
      <w:r w:rsidR="008B0780">
        <w:t xml:space="preserve">. </w:t>
      </w:r>
      <w:r w:rsidR="00D15033">
        <w:t xml:space="preserve">Other attributes not explored here </w:t>
      </w:r>
      <w:r w:rsidR="003D00A4">
        <w:t xml:space="preserve">but found to be significant in </w:t>
      </w:r>
      <w:r w:rsidR="001C3E25">
        <w:t xml:space="preserve">previous </w:t>
      </w:r>
      <w:r w:rsidR="003D00A4">
        <w:t xml:space="preserve">work include </w:t>
      </w:r>
      <w:r w:rsidR="00B47350">
        <w:t xml:space="preserve">bureaucratic </w:t>
      </w:r>
      <w:r w:rsidR="003E6BFB">
        <w:t xml:space="preserve">load </w:t>
      </w:r>
      <w:r w:rsidR="003E6BFB">
        <w:fldChar w:fldCharType="begin" w:fldLock="1"/>
      </w:r>
      <w:r w:rsidR="003D00A4">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3E6BFB">
        <w:fldChar w:fldCharType="separate"/>
      </w:r>
      <w:r w:rsidR="003E6BFB" w:rsidRPr="003E6BFB">
        <w:rPr>
          <w:noProof/>
        </w:rPr>
        <w:t>[22]</w:t>
      </w:r>
      <w:r w:rsidR="003E6BFB">
        <w:fldChar w:fldCharType="end"/>
      </w:r>
      <w:r w:rsidR="00D15033">
        <w:t xml:space="preserve">, </w:t>
      </w:r>
      <w:r w:rsidR="00CC01F7">
        <w:t>contract flexibility</w:t>
      </w:r>
      <w:r w:rsidR="003E6BFB">
        <w:t xml:space="preserve"> </w:t>
      </w:r>
      <w:r w:rsidR="003E6BFB">
        <w:fldChar w:fldCharType="begin" w:fldLock="1"/>
      </w:r>
      <w:r w:rsidR="003E6BFB">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3E6BFB">
        <w:fldChar w:fldCharType="separate"/>
      </w:r>
      <w:r w:rsidR="003E6BFB" w:rsidRPr="003E6BFB">
        <w:rPr>
          <w:noProof/>
        </w:rPr>
        <w:t>[21]</w:t>
      </w:r>
      <w:r w:rsidR="003E6BFB">
        <w:fldChar w:fldCharType="end"/>
      </w:r>
      <w:r w:rsidR="003D00A4">
        <w:t xml:space="preserve"> and</w:t>
      </w:r>
      <w:r w:rsidR="003E6BFB">
        <w:t xml:space="preserve"> </w:t>
      </w:r>
      <w:r w:rsidR="001C3E25">
        <w:t>trust in authorities</w:t>
      </w:r>
      <w:r w:rsidR="003D00A4">
        <w:t xml:space="preserve"> </w:t>
      </w:r>
      <w:r w:rsidR="003D00A4">
        <w:fldChar w:fldCharType="begin" w:fldLock="1"/>
      </w:r>
      <w:r w:rsidR="002C04F6">
        <w: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instrText>
      </w:r>
      <w:r w:rsidR="003D00A4">
        <w:fldChar w:fldCharType="separate"/>
      </w:r>
      <w:r w:rsidR="003D00A4" w:rsidRPr="003D00A4">
        <w:rPr>
          <w:noProof/>
        </w:rPr>
        <w:t>[25]</w:t>
      </w:r>
      <w:r w:rsidR="003D00A4">
        <w:fldChar w:fldCharType="end"/>
      </w:r>
      <w:r w:rsidR="003D00A4">
        <w:t>.</w:t>
      </w:r>
      <w:r w:rsidR="003E6BFB">
        <w:t xml:space="preserve"> </w:t>
      </w:r>
      <w:r w:rsidR="007A7164" w:rsidRPr="007A7164">
        <w:t xml:space="preserve">A final monetary attribute (COS) represented a subsidy </w:t>
      </w:r>
      <w:r w:rsidR="00695C1B">
        <w:t>that</w:t>
      </w:r>
      <w:r w:rsidR="007A7164" w:rsidRPr="007A7164">
        <w:t xml:space="preserve"> would be paid to farmers annually (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w:t>
      </w:r>
      <w:r w:rsidR="007A7164" w:rsidRPr="007A7164">
        <w:lastRenderedPageBreak/>
        <w:t xml:space="preserve">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The choice tasks were differentiated based on the livestock species addressed in the work to reflect the scope of the RDP support measure f</w:t>
      </w:r>
      <w:r w:rsidR="00B47350">
        <w:t>or rare breeds in Romania. The</w:t>
      </w:r>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7777777" w:rsidR="00DC1B7C" w:rsidRPr="00500F2F" w:rsidRDefault="00B012C4" w:rsidP="00DC1B7C">
            <w:pPr>
              <w:spacing w:line="276" w:lineRule="auto"/>
              <w:ind w:firstLine="34"/>
              <w:jc w:val="left"/>
              <w:rPr>
                <w:color w:val="000000"/>
                <w:sz w:val="20"/>
                <w:szCs w:val="20"/>
              </w:rPr>
            </w:pPr>
            <w:r>
              <w:rPr>
                <w:color w:val="000000"/>
                <w:sz w:val="20"/>
                <w:szCs w:val="20"/>
              </w:rPr>
              <w:t>Scheme a</w:t>
            </w:r>
            <w:r w:rsidR="00DC1B7C" w:rsidRPr="00500F2F">
              <w:rPr>
                <w:color w:val="000000"/>
                <w:sz w:val="20"/>
                <w:szCs w:val="20"/>
              </w:rPr>
              <w:t>pplication assistance only / independent agricultural advisor</w:t>
            </w:r>
            <w:r>
              <w:rPr>
                <w:color w:val="000000"/>
                <w:sz w:val="20"/>
                <w:szCs w:val="20"/>
              </w:rPr>
              <w:t>y support</w:t>
            </w:r>
            <w:r w:rsidR="00DC1B7C" w:rsidRPr="00500F2F">
              <w:rPr>
                <w:color w:val="000000"/>
                <w:sz w:val="20"/>
                <w:szCs w:val="20"/>
              </w:rPr>
              <w:t xml:space="preserve"> </w:t>
            </w:r>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1C7E816" w:rsidR="00B012C4" w:rsidRDefault="00DC1B7C" w:rsidP="00F32089">
      <w:r w:rsidRPr="00DC1B7C">
        <w:t>A</w:t>
      </w:r>
      <w:r w:rsidR="00257D92">
        <w:t>n</w:t>
      </w:r>
      <w:r w:rsidRPr="00DC1B7C">
        <w:t xml:space="preserve"> efficient </w:t>
      </w:r>
      <w:r w:rsidR="002A5298">
        <w:t xml:space="preserve">experimental </w:t>
      </w:r>
      <w:r w:rsidRPr="00DC1B7C">
        <w:t>design</w:t>
      </w:r>
      <w:r w:rsidR="002A5298">
        <w:t xml:space="preserve"> was </w:t>
      </w:r>
      <w:r w:rsidR="002C04F6">
        <w:t xml:space="preserve">formulated using </w:t>
      </w:r>
      <w:proofErr w:type="spellStart"/>
      <w:r w:rsidR="002C04F6">
        <w:t>NGene</w:t>
      </w:r>
      <w:proofErr w:type="spellEnd"/>
      <w:r w:rsidR="002C04F6">
        <w:t xml:space="preserv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r w:rsidRPr="00DC1B7C">
        <w:t xml:space="preserve"> </w:t>
      </w:r>
      <w:r w:rsidR="00B1026B">
        <w:t xml:space="preserve">. </w:t>
      </w:r>
      <w:r w:rsidRPr="00DC1B7C">
        <w:t>Priors for the design were estimated from</w:t>
      </w:r>
      <w:r w:rsidR="00B012C4">
        <w:t xml:space="preserve"> results of the pilot testing and t</w:t>
      </w:r>
      <w:r w:rsidRPr="00DC1B7C">
        <w:t>he design was optimised for</w:t>
      </w:r>
      <w:r w:rsidR="002C04F6">
        <w:t xml:space="preserve"> random parameter logit</w:t>
      </w:r>
      <w:r w:rsidRPr="00DC1B7C">
        <w:t xml:space="preserve"> </w:t>
      </w:r>
      <w:r w:rsidR="002C04F6">
        <w:t>(</w:t>
      </w:r>
      <w:r w:rsidR="001F5A44">
        <w:t>RPL</w:t>
      </w:r>
      <w:r w:rsidR="002C04F6">
        <w:t>)</w:t>
      </w:r>
      <w:r w:rsidRPr="00DC1B7C">
        <w:t xml:space="preserve"> modelling of the choice data</w:t>
      </w:r>
      <w:r w:rsidR="002C04F6">
        <w:t xml:space="preserve">. Pilot testing was undertaken </w:t>
      </w:r>
      <w:r w:rsidR="002C04F6" w:rsidRPr="00327145">
        <w:rPr>
          <w:i/>
        </w:rPr>
        <w:t>in situ</w:t>
      </w:r>
      <w:r w:rsidR="002C04F6">
        <w:t xml:space="preserve"> to </w:t>
      </w:r>
      <w:r w:rsidR="00231D29">
        <w:t>ensure</w:t>
      </w:r>
      <w:r w:rsidR="002C04F6">
        <w:t xml:space="preserve"> the </w:t>
      </w:r>
      <w:r w:rsidR="00231D29">
        <w:t xml:space="preserve">attributes were relevant to participants and </w:t>
      </w:r>
      <w:r w:rsidR="00626C16">
        <w:t xml:space="preserve">to </w:t>
      </w:r>
      <w:r w:rsidR="00231D29">
        <w:t>verify the CE design</w:t>
      </w:r>
      <w:r w:rsidR="002C04F6">
        <w:t>.</w:t>
      </w:r>
      <w:r w:rsidRPr="00DC1B7C">
        <w:t xml:space="preserve"> The final CE comprised 16 choice sets which were blocked into 4 blocks</w:t>
      </w:r>
      <w:r w:rsidR="00257D92">
        <w:t xml:space="preserve"> of</w:t>
      </w:r>
      <w:r w:rsidRPr="00DC1B7C">
        <w:t xml:space="preserve"> four choice tasks </w:t>
      </w:r>
      <w:r w:rsidR="00257D92">
        <w:t xml:space="preserve">each </w:t>
      </w:r>
      <w:r w:rsidRPr="00DC1B7C">
        <w:t>in a bid to reduce the cognitive burden presented to respondents</w:t>
      </w:r>
      <w:r w:rsidR="009D00D1">
        <w:t xml:space="preserve"> </w:t>
      </w:r>
      <w:r w:rsidR="009D00D1">
        <w:fldChar w:fldCharType="begin" w:fldLock="1"/>
      </w:r>
      <w:r w:rsidR="003E6BFB">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5]", "plainTextFormattedCitation" : "[35]", "previouslyFormattedCitation" : "[35]" }, "properties" : { "noteIndex" : 0 }, "schema" : "https://github.com/citation-style-language/schema/raw/master/csl-citation.json" }</w:instrText>
      </w:r>
      <w:r w:rsidR="009D00D1">
        <w:fldChar w:fldCharType="separate"/>
      </w:r>
      <w:r w:rsidR="008B0780" w:rsidRPr="008B0780">
        <w:rPr>
          <w:noProof/>
        </w:rPr>
        <w:t>[35]</w:t>
      </w:r>
      <w:r w:rsidR="009D00D1">
        <w:fldChar w:fldCharType="end"/>
      </w:r>
      <w:r w:rsidR="00626C16">
        <w:t xml:space="preserve">. </w:t>
      </w:r>
      <w:r w:rsidR="00C266C5">
        <w:t xml:space="preserve">An example of a typical choice task </w:t>
      </w:r>
      <w:r w:rsidR="00C266C5" w:rsidRPr="00DC1B7C">
        <w:t>presented to respondents</w:t>
      </w:r>
      <w:r w:rsidR="00C266C5">
        <w:t xml:space="preserve"> is provided in </w:t>
      </w:r>
      <w:r w:rsidR="00231D29">
        <w:t>Figure 2</w:t>
      </w:r>
      <w:r w:rsidR="00C266C5">
        <w:t xml:space="preserve">. </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lastRenderedPageBreak/>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lastRenderedPageBreak/>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A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4EF0F1F8" w:rsidR="00C46F67" w:rsidRDefault="00F6093D" w:rsidP="005878F4">
      <w:pPr>
        <w:pStyle w:val="Heading2"/>
      </w:pPr>
      <w:r>
        <w:t>Econometric specification</w:t>
      </w:r>
    </w:p>
    <w:p w14:paraId="3E176FC9" w14:textId="0A488D4C" w:rsidR="00EF4D6A" w:rsidRDefault="00EF4D6A" w:rsidP="00EF4D6A">
      <w:r w:rsidRPr="00961A71">
        <w:t xml:space="preserve">CEs are theoretically grounded in Lancaster's theory of value </w:t>
      </w:r>
      <w:r w:rsidRPr="00961A71">
        <w:fldChar w:fldCharType="begin" w:fldLock="1"/>
      </w:r>
      <w:r w:rsidR="00327145">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6]", "plainTextFormattedCitation" : "[36]", "previouslyFormattedCitation" : "[36]" }, "properties" : { "noteIndex" : 0 }, "schema" : "https://github.com/citation-style-language/schema/raw/master/csl-citation.json" }</w:instrText>
      </w:r>
      <w:r w:rsidRPr="00961A71">
        <w:fldChar w:fldCharType="separate"/>
      </w:r>
      <w:r w:rsidR="0077411B" w:rsidRPr="0077411B">
        <w:rPr>
          <w:noProof/>
        </w:rPr>
        <w:t>[36]</w:t>
      </w:r>
      <w:r w:rsidRPr="00961A71">
        <w:fldChar w:fldCharType="end"/>
      </w:r>
      <w:r w:rsidRPr="00961A71">
        <w:t xml:space="preserve"> and based on Random Utility Theory </w:t>
      </w:r>
      <w:r w:rsidRPr="00961A71">
        <w:fldChar w:fldCharType="begin" w:fldLock="1"/>
      </w:r>
      <w:r w:rsidR="00327145">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7,38]", "plainTextFormattedCitation" : "[37,38]", "previouslyFormattedCitation" : "[37,38]" }, "properties" : { "noteIndex" : 0 }, "schema" : "https://github.com/citation-style-language/schema/raw/master/csl-citation.json" }</w:instrText>
      </w:r>
      <w:r w:rsidRPr="00961A71">
        <w:fldChar w:fldCharType="separate"/>
      </w:r>
      <w:r w:rsidR="0077411B" w:rsidRPr="0077411B">
        <w:rPr>
          <w:noProof/>
        </w:rPr>
        <w:t>[37,38]</w:t>
      </w:r>
      <w:r w:rsidRPr="00961A71">
        <w:fldChar w:fldCharType="end"/>
      </w:r>
      <w:r w:rsidRPr="00961A71">
        <w:t xml:space="preserve">. </w:t>
      </w:r>
      <w:r>
        <w:t xml:space="preserve">For a general description of CEs, see </w:t>
      </w:r>
      <w:r>
        <w:fldChar w:fldCharType="begin" w:fldLock="1"/>
      </w:r>
      <w:r w:rsidR="00327145">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39]", "plainTextFormattedCitation" : "[39]", "previouslyFormattedCitation" : "[39]" }, "properties" : { "noteIndex" : 0 }, "schema" : "https://github.com/citation-style-language/schema/raw/master/csl-citation.json" }</w:instrText>
      </w:r>
      <w:r>
        <w:fldChar w:fldCharType="separate"/>
      </w:r>
      <w:r w:rsidR="0077411B" w:rsidRPr="0077411B">
        <w:rPr>
          <w:noProof/>
        </w:rPr>
        <w:t>[39]</w:t>
      </w:r>
      <w:r>
        <w:fldChar w:fldCharType="end"/>
      </w:r>
      <w:r>
        <w:t xml:space="preserve">. </w:t>
      </w:r>
      <w:r w:rsidR="00626C16">
        <w:t>The</w:t>
      </w:r>
      <w:r w:rsidRPr="00F32089">
        <w:t xml:space="preserve"> </w:t>
      </w:r>
      <w:r>
        <w:t>RPL</w:t>
      </w:r>
      <w:r w:rsidRPr="00F32089">
        <w:t xml:space="preserve"> </w:t>
      </w:r>
      <w:r>
        <w:t xml:space="preserve">model </w:t>
      </w:r>
      <w:r w:rsidR="00626C16">
        <w:t xml:space="preserve">for choice data analysis </w:t>
      </w:r>
      <w:r w:rsidRPr="00F32089">
        <w:t>takes into account heterogeneity of the parameter values among respondents</w:t>
      </w:r>
      <w:r>
        <w:t xml:space="preserve"> and </w:t>
      </w:r>
      <w:r w:rsidRPr="002E759B">
        <w:rPr>
          <w:lang w:eastAsia="zh-CN" w:bidi="ta-IN"/>
        </w:rPr>
        <w:t>relaxes key assumptions which constrain the use of co</w:t>
      </w:r>
      <w:r>
        <w:rPr>
          <w:lang w:eastAsia="zh-CN" w:bidi="ta-IN"/>
        </w:rPr>
        <w:t xml:space="preserve">nditional logit models, namely independence of irrelevant alternatives - </w:t>
      </w:r>
      <w:proofErr w:type="spellStart"/>
      <w:r w:rsidR="002D6331">
        <w:rPr>
          <w:i/>
          <w:lang w:eastAsia="zh-CN" w:bidi="ta-IN"/>
        </w:rPr>
        <w:t>iia</w:t>
      </w:r>
      <w:proofErr w:type="spellEnd"/>
      <w:r w:rsidRPr="00F32089">
        <w:t xml:space="preserve"> </w:t>
      </w:r>
      <w:r w:rsidRPr="00F32089">
        <w:fldChar w:fldCharType="begin" w:fldLock="1"/>
      </w:r>
      <w:r w:rsidR="00327145">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0]", "plainTextFormattedCitation" : "[40]", "previouslyFormattedCitation" : "[40]" }, "properties" : { "noteIndex" : 0 }, "schema" : "https://github.com/citation-style-language/schema/raw/master/csl-citation.json" }</w:instrText>
      </w:r>
      <w:r w:rsidRPr="00F32089">
        <w:fldChar w:fldCharType="separate"/>
      </w:r>
      <w:r w:rsidR="0077411B" w:rsidRPr="0077411B">
        <w:rPr>
          <w:noProof/>
        </w:rPr>
        <w:t>[40]</w:t>
      </w:r>
      <w:r w:rsidRPr="00F32089">
        <w:fldChar w:fldCharType="end"/>
      </w:r>
      <w:r>
        <w:t xml:space="preserve">. Under a RPL specification, the utility a respondent </w:t>
      </w:r>
      <w:proofErr w:type="spellStart"/>
      <w:r>
        <w:rPr>
          <w:i/>
        </w:rPr>
        <w:t>i</w:t>
      </w:r>
      <w:proofErr w:type="spellEnd"/>
      <w:r>
        <w:t xml:space="preserve"> derives from an alternative </w:t>
      </w:r>
      <w:r w:rsidRPr="006160A9">
        <w:rPr>
          <w:i/>
        </w:rPr>
        <w:t>j</w:t>
      </w:r>
      <w:r>
        <w:t xml:space="preserve"> in each choice situation </w:t>
      </w:r>
      <w:r w:rsidRPr="006160A9">
        <w:rPr>
          <w:i/>
        </w:rPr>
        <w:t>t</w:t>
      </w:r>
      <w:r>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191149"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6FF4B0DA"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C</w:t>
      </w:r>
      <w:r w:rsidR="002D6331">
        <w:t xml:space="preserve">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r w:rsidR="002D6331" w:rsidRPr="00F32089">
        <w:t xml:space="preserve">chooses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D86218">
        <w:tc>
          <w:tcPr>
            <w:tcW w:w="350" w:type="pct"/>
          </w:tcPr>
          <w:p w14:paraId="4F50D1AB" w14:textId="77777777" w:rsidR="002D6331" w:rsidRDefault="002D6331" w:rsidP="00D86218">
            <w:pPr>
              <w:ind w:firstLine="0"/>
              <w:rPr>
                <w:lang w:eastAsia="zh-CN" w:bidi="ta-IN"/>
              </w:rPr>
            </w:pPr>
          </w:p>
        </w:tc>
        <w:tc>
          <w:tcPr>
            <w:tcW w:w="4300" w:type="pct"/>
          </w:tcPr>
          <w:p w14:paraId="6A8869F4" w14:textId="77777777" w:rsidR="002D6331" w:rsidRDefault="002D6331" w:rsidP="00D86218">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D86218">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D86218">
        <w:tc>
          <w:tcPr>
            <w:tcW w:w="350" w:type="pct"/>
          </w:tcPr>
          <w:p w14:paraId="63F5F683" w14:textId="77777777" w:rsidR="002D6331" w:rsidRDefault="002D6331" w:rsidP="00D86218">
            <w:pPr>
              <w:ind w:firstLine="0"/>
              <w:rPr>
                <w:lang w:eastAsia="zh-CN" w:bidi="ta-IN"/>
              </w:rPr>
            </w:pPr>
          </w:p>
        </w:tc>
        <w:tc>
          <w:tcPr>
            <w:tcW w:w="4300" w:type="pct"/>
          </w:tcPr>
          <w:p w14:paraId="6DFEFE4B" w14:textId="77777777" w:rsidR="002D6331" w:rsidRDefault="002D6331" w:rsidP="00D86218">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D86218">
            <w:pPr>
              <w:ind w:firstLine="0"/>
              <w:jc w:val="right"/>
              <w:rPr>
                <w:lang w:eastAsia="zh-CN" w:bidi="ta-IN"/>
              </w:rPr>
            </w:pPr>
          </w:p>
        </w:tc>
      </w:tr>
    </w:tbl>
    <w:p w14:paraId="309835B5" w14:textId="28F73AB0" w:rsidR="00EF4D6A" w:rsidRDefault="002D6331" w:rsidP="002D6331">
      <w:r>
        <w:t>Note, choices for bovine and ovine farmers were modelled separately to explore preference heterogeneity between both groups.</w:t>
      </w:r>
      <w:r>
        <w:t xml:space="preserve">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bookmarkStart w:id="0" w:name="_GoBack"/>
      <w:bookmarkEnd w:id="0"/>
    </w:p>
    <w:p w14:paraId="5832A07C" w14:textId="77777777" w:rsidR="00656FF2" w:rsidRDefault="00656FF2" w:rsidP="00656FF2"/>
    <w:p w14:paraId="2F50815A" w14:textId="77777777" w:rsidR="00156109" w:rsidRDefault="00156109" w:rsidP="00156109">
      <w:pPr>
        <w:pStyle w:val="Heading1"/>
      </w:pPr>
      <w:r>
        <w:lastRenderedPageBreak/>
        <w:t xml:space="preserve">Results </w:t>
      </w:r>
    </w:p>
    <w:p w14:paraId="3E7F1B2F" w14:textId="77777777" w:rsidR="00156109" w:rsidRPr="00156109" w:rsidRDefault="00156109" w:rsidP="00156109">
      <w:pPr>
        <w:pStyle w:val="Heading2"/>
      </w:pPr>
      <w:r w:rsidRPr="00156109">
        <w:t>Characteristics of survey respondents</w:t>
      </w:r>
    </w:p>
    <w:p w14:paraId="2D42AA79" w14:textId="537FB1BC"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t xml:space="preserve">some respondents kept both </w:t>
      </w:r>
      <w:proofErr w:type="spellStart"/>
      <w:r>
        <w:t>ovines</w:t>
      </w:r>
      <w:proofErr w:type="spellEnd"/>
      <w:r>
        <w:t xml:space="preserve"> and bovines</w:t>
      </w:r>
      <w:r w:rsidR="00E276D7">
        <w:t>)</w:t>
      </w:r>
      <w:r w:rsidR="00E276D7" w:rsidRPr="00070992">
        <w:t xml:space="preserve">. </w:t>
      </w:r>
      <w:r w:rsidR="000C5905">
        <w:t>The mean categorical age of participants was</w:t>
      </w:r>
      <w:r w:rsidR="005878F4" w:rsidRPr="00156109">
        <w:t xml:space="preserve"> from </w:t>
      </w:r>
      <w:r w:rsidR="005878F4">
        <w:t>40-49</w:t>
      </w:r>
      <w:r w:rsidR="005878F4" w:rsidRPr="00156109">
        <w:t xml:space="preserve"> years and reported a highest education level of either secondary school or college</w:t>
      </w:r>
      <w:r w:rsidR="00DD5500">
        <w:t xml:space="preserve"> (Table 2</w:t>
      </w:r>
      <w:r w:rsidR="005878F4">
        <w:t xml:space="preserve">). </w:t>
      </w:r>
      <w:r w:rsidR="00695DE9">
        <w:t>This compares well with</w:t>
      </w:r>
      <w:r w:rsidR="005878F4">
        <w:t xml:space="preserve"> household census data </w:t>
      </w:r>
      <w:r w:rsidR="00695DE9">
        <w:t xml:space="preserve">that </w:t>
      </w:r>
      <w:r w:rsidR="005878F4">
        <w:t xml:space="preserve">indicates 56% of the population is aged 25-64 and 86% are educated to secondary or college level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1]", "plainTextFormattedCitation" : "[41]", "previouslyFormattedCitation" : "[41]" }, "properties" : { "noteIndex" : 0 }, "schema" : "https://github.com/citation-style-language/schema/raw/master/csl-citation.json" }</w:instrText>
      </w:r>
      <w:r w:rsidR="005878F4">
        <w:fldChar w:fldCharType="separate"/>
      </w:r>
      <w:r w:rsidR="0077411B" w:rsidRPr="0077411B">
        <w:rPr>
          <w:noProof/>
        </w:rPr>
        <w:t>[41]</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327145">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77411B" w:rsidRPr="0077411B">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3]", "plainTextFormattedCitation" : "[43]", "previouslyFormattedCitation" : "[43]" }, "properties" : { "noteIndex" : 0 }, "schema" : "https://github.com/citation-style-language/schema/raw/master/csl-citation.json" }</w:instrText>
      </w:r>
      <w:r w:rsidR="005878F4">
        <w:fldChar w:fldCharType="separate"/>
      </w:r>
      <w:r w:rsidR="0077411B" w:rsidRPr="0077411B">
        <w:rPr>
          <w:noProof/>
        </w:rPr>
        <w:t>[43]</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77777777"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Summary statistics of respondents </w:t>
      </w:r>
    </w:p>
    <w:tbl>
      <w:tblPr>
        <w:tblW w:w="7386" w:type="dxa"/>
        <w:jc w:val="center"/>
        <w:tblInd w:w="93" w:type="dxa"/>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14E3575F" w:rsidR="00835DD8" w:rsidRPr="00835DD8" w:rsidRDefault="00835DD8" w:rsidP="00F32089">
      <w:pPr>
        <w:rPr>
          <w:bCs/>
        </w:rPr>
      </w:pPr>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r w:rsidR="008D5F0B">
        <w:rPr>
          <w:bCs/>
        </w:rPr>
        <w:t>Some</w:t>
      </w:r>
      <w:r w:rsidRPr="00835DD8">
        <w:rPr>
          <w:bCs/>
        </w:rPr>
        <w:t xml:space="preserve"> 40% of farmers claimed to be farming with a rare breed </w:t>
      </w:r>
      <w:r w:rsidRPr="00835DD8">
        <w:rPr>
          <w:bCs/>
        </w:rPr>
        <w:lastRenderedPageBreak/>
        <w:t xml:space="preserve">as denoted 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r w:rsidR="000C5905">
        <w:rPr>
          <w:bCs/>
        </w:rPr>
        <w:t xml:space="preserve"> </w:t>
      </w:r>
      <w:r w:rsidR="00071F34">
        <w:rPr>
          <w:bCs/>
        </w:rPr>
        <w:t xml:space="preserve"> </w:t>
      </w:r>
      <w:r w:rsidR="000C5905">
        <w:rPr>
          <w:bCs/>
        </w:rPr>
        <w:t>while</w:t>
      </w:r>
      <w:r w:rsidR="000C5905" w:rsidRPr="00835DD8">
        <w:rPr>
          <w:bCs/>
        </w:rPr>
        <w:t xml:space="preserve"> </w:t>
      </w:r>
      <w:r w:rsidRPr="00835DD8">
        <w:rPr>
          <w:bCs/>
        </w:rPr>
        <w:t xml:space="preserve">32% </w:t>
      </w:r>
      <w:r w:rsidR="00847D4C">
        <w:rPr>
          <w:bCs/>
        </w:rPr>
        <w:t xml:space="preserve">of farmers </w:t>
      </w:r>
      <w:r w:rsidRPr="00835DD8">
        <w:rPr>
          <w:bCs/>
        </w:rPr>
        <w:t>were enrolled in AES measures</w:t>
      </w:r>
      <w:r w:rsidR="00847D4C">
        <w:rPr>
          <w:bCs/>
        </w:rPr>
        <w:t xml:space="preserve"> </w:t>
      </w:r>
      <w:r w:rsidR="000C5905">
        <w:rPr>
          <w:bCs/>
        </w:rPr>
        <w:t>(</w:t>
      </w:r>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327145">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4]", "plainTextFormattedCitation" : "[44]", "previouslyFormattedCitation" : "[44]" }, "properties" : { "noteIndex" : 0 }, "schema" : "https://github.com/citation-style-language/schema/raw/master/csl-citation.json" }</w:instrText>
      </w:r>
      <w:r w:rsidR="004A1482">
        <w:rPr>
          <w:bCs/>
        </w:rPr>
        <w:fldChar w:fldCharType="separate"/>
      </w:r>
      <w:r w:rsidR="0077411B" w:rsidRPr="0077411B">
        <w:rPr>
          <w:bCs/>
          <w:noProof/>
        </w:rPr>
        <w:t>[44]</w:t>
      </w:r>
      <w:r w:rsidR="004A1482">
        <w:rPr>
          <w:bCs/>
        </w:rPr>
        <w:fldChar w:fldCharType="end"/>
      </w:r>
      <w:r w:rsidR="000C5905">
        <w:rPr>
          <w:bCs/>
        </w:rPr>
        <w:t>)</w:t>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17C797D4" w:rsidR="004C25C1" w:rsidRDefault="00362955" w:rsidP="00F71D0D">
      <w:pPr>
        <w:rPr>
          <w:bCs/>
        </w:rPr>
      </w:pPr>
      <w:r w:rsidRPr="003A75DD">
        <w:rPr>
          <w:bCs/>
        </w:rPr>
        <w:t xml:space="preserve">To determine </w:t>
      </w:r>
      <w:r w:rsidRPr="00F71D0D">
        <w:rPr>
          <w:bCs/>
        </w:rPr>
        <w:t xml:space="preserve">how proximate threats, including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 – a </w:t>
      </w:r>
      <w:r w:rsidR="003A75DD" w:rsidRPr="001E7286">
        <w:rPr>
          <w:bCs/>
        </w:rPr>
        <w:t xml:space="preserve">clear response </w:t>
      </w:r>
      <w:r w:rsidR="00835DD8" w:rsidRPr="00F71D0D">
        <w:rPr>
          <w:bCs/>
        </w:rPr>
        <w:t>to EU incentives</w:t>
      </w:r>
      <w:r w:rsidR="003A75DD" w:rsidRPr="00F71D0D">
        <w:rPr>
          <w:bCs/>
        </w:rPr>
        <w:t xml:space="preserve"> that reward small-holders for manual hay cutting</w:t>
      </w:r>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r w:rsidR="00F71D0D">
        <w:rPr>
          <w:bCs/>
        </w:rPr>
        <w:t xml:space="preserve"> </w:t>
      </w:r>
      <w:r w:rsidR="003F5304" w:rsidRPr="00F71D0D">
        <w:rPr>
          <w:bCs/>
        </w:rPr>
        <w:t>These changes</w:t>
      </w:r>
      <w:r w:rsidR="00835DD8" w:rsidRPr="00F71D0D">
        <w:rPr>
          <w:bCs/>
        </w:rPr>
        <w:t xml:space="preserve"> </w:t>
      </w:r>
      <w:r w:rsidR="003F5304">
        <w:rPr>
          <w:bCs/>
        </w:rPr>
        <w:t>suggest</w:t>
      </w:r>
      <w:r w:rsidR="003853E0" w:rsidRPr="00F71D0D">
        <w:rPr>
          <w:bCs/>
        </w:rPr>
        <w:t xml:space="preserve"> </w:t>
      </w:r>
      <w:r w:rsidR="00F71D0D">
        <w:rPr>
          <w:bCs/>
        </w:rPr>
        <w:t>farm systems in Transylvania</w:t>
      </w:r>
      <w:r w:rsidR="00C54EDF" w:rsidRPr="00F71D0D">
        <w:rPr>
          <w:bCs/>
        </w:rPr>
        <w:t xml:space="preserve"> are intensifying through </w:t>
      </w:r>
      <w:r w:rsidR="00835DD8" w:rsidRPr="00F71D0D">
        <w:rPr>
          <w:bCs/>
        </w:rPr>
        <w:t>increased mechanisation</w:t>
      </w:r>
      <w:r w:rsidR="00F71D0D">
        <w:rPr>
          <w:bCs/>
        </w:rPr>
        <w:t xml:space="preserve"> and </w:t>
      </w:r>
      <w:r w:rsidR="003F5304">
        <w:rPr>
          <w:bCs/>
        </w:rPr>
        <w:t xml:space="preserve">growing </w:t>
      </w:r>
      <w:r w:rsidR="00F71D0D">
        <w:rPr>
          <w:bCs/>
        </w:rPr>
        <w:t>herd numbers</w:t>
      </w:r>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270016" w14:textId="5F185AD5"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associated with specific farming ca</w:t>
      </w:r>
      <w:r w:rsidR="00622113">
        <w:t>tegories over the last 10 years</w:t>
      </w:r>
      <w:r w:rsidR="008D6DCC">
        <w:t xml:space="preserve">.  Note </w:t>
      </w:r>
      <w:r w:rsidRPr="00AB1184">
        <w:t xml:space="preserve">farming categories vary in applicability to respondents - Milk cattle (75%); Sheep (52%); Hay by hand (20%); Hay by tractor (48%); Arable (49%)    </w:t>
      </w:r>
    </w:p>
    <w:p w14:paraId="3C3B3318" w14:textId="77777777" w:rsidR="00AB1184" w:rsidRPr="005878F4" w:rsidRDefault="00AB1184" w:rsidP="00AB1184"/>
    <w:p w14:paraId="4623F729" w14:textId="59247CC2"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 was</w:t>
      </w:r>
      <w:r w:rsidR="0087558F">
        <w:rPr>
          <w:bCs/>
        </w:rPr>
        <w:t xml:space="preserve"> t</w:t>
      </w:r>
      <w:r w:rsidR="001B639D" w:rsidRPr="001B639D">
        <w:rPr>
          <w:bCs/>
        </w:rPr>
        <w:t xml:space="preserve">he most popular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r w:rsidR="00AB1184">
        <w:rPr>
          <w:bCs/>
        </w:rPr>
        <w:t>≥</w:t>
      </w:r>
      <w:r w:rsidR="001C2F22">
        <w:rPr>
          <w:bCs/>
        </w:rPr>
        <w:t xml:space="preserve">60% of </w:t>
      </w:r>
      <w:r w:rsidR="00847D4C">
        <w:rPr>
          <w:bCs/>
        </w:rPr>
        <w:t xml:space="preserve">the </w:t>
      </w:r>
      <w:r w:rsidR="001C2F22">
        <w:rPr>
          <w:bCs/>
        </w:rPr>
        <w:t xml:space="preserve">species population in our sample, was similar across all farm animals. 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context. </w:t>
      </w:r>
      <w:r w:rsidR="00440A4A">
        <w:rPr>
          <w:bCs/>
        </w:rPr>
        <w:t xml:space="preserve"> </w:t>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incidence among farms surveyed 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7EBCA453"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have varying</w:t>
      </w:r>
      <w:r w:rsidR="00E615D7" w:rsidRPr="00E615D7">
        <w:rPr>
          <w:bCs/>
        </w:rPr>
        <w:t xml:space="preserve"> demand functions for </w:t>
      </w:r>
      <w:r>
        <w:rPr>
          <w:bCs/>
        </w:rPr>
        <w:t>breed</w:t>
      </w:r>
      <w:r w:rsidR="00E615D7" w:rsidRPr="00E615D7">
        <w:rPr>
          <w:bCs/>
        </w:rPr>
        <w:t xml:space="preserve"> attributes</w:t>
      </w:r>
      <w:r w:rsidR="00E615D7">
        <w:rPr>
          <w:bCs/>
        </w:rPr>
        <w:t xml:space="preserve"> </w:t>
      </w:r>
      <w:r w:rsidR="00E615D7">
        <w:rPr>
          <w:bCs/>
        </w:rPr>
        <w:fldChar w:fldCharType="begin" w:fldLock="1"/>
      </w:r>
      <w:r w:rsidR="00327145">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instrText>
      </w:r>
      <w:r w:rsidR="00E615D7">
        <w:rPr>
          <w:bCs/>
        </w:rPr>
        <w:fldChar w:fldCharType="separate"/>
      </w:r>
      <w:r w:rsidR="0077411B" w:rsidRPr="0077411B">
        <w:rPr>
          <w:bCs/>
          <w:noProof/>
        </w:rPr>
        <w:t>[45]</w:t>
      </w:r>
      <w:r w:rsidR="00E615D7">
        <w:rPr>
          <w:bCs/>
        </w:rPr>
        <w:fldChar w:fldCharType="end"/>
      </w:r>
      <w:r w:rsidR="00E615D7" w:rsidRPr="00E615D7">
        <w:rPr>
          <w:bCs/>
        </w:rPr>
        <w:t>. </w:t>
      </w:r>
      <w:r w:rsidR="00E615D7">
        <w:rPr>
          <w:bCs/>
        </w:rPr>
        <w:t xml:space="preserve">It is therefore of interest to </w:t>
      </w:r>
      <w:r w:rsidR="00CE766D">
        <w:rPr>
          <w:bCs/>
        </w:rPr>
        <w:t>explore</w:t>
      </w:r>
      <w:r w:rsidR="00E615D7">
        <w:rPr>
          <w:bCs/>
        </w:rPr>
        <w:t xml:space="preserve"> country-specific preference</w:t>
      </w:r>
      <w:r w:rsidR="00CE766D">
        <w:rPr>
          <w:bCs/>
        </w:rPr>
        <w:t>s</w:t>
      </w:r>
      <w:r w:rsidR="00E615D7">
        <w:rPr>
          <w:bCs/>
        </w:rPr>
        <w:t xml:space="preserve"> for </w:t>
      </w:r>
      <w:r w:rsidR="00CE766D">
        <w:rPr>
          <w:bCs/>
        </w:rPr>
        <w:t xml:space="preserve">livestock </w:t>
      </w:r>
      <w:r w:rsidR="00E615D7">
        <w:rPr>
          <w:bCs/>
        </w:rPr>
        <w:t xml:space="preserve">attributes </w:t>
      </w:r>
      <w:r w:rsidR="00CE766D">
        <w:rPr>
          <w:bCs/>
        </w:rPr>
        <w:t xml:space="preserve">and potential implications for breed diversity.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0E1E52">
        <w:rPr>
          <w:bCs/>
        </w:rPr>
        <w:t xml:space="preserve"> (Figure </w:t>
      </w:r>
      <w:r w:rsidR="003D5235">
        <w:rPr>
          <w:bCs/>
        </w:rPr>
        <w:t>4</w:t>
      </w:r>
      <w:r w:rsidR="001B639D" w:rsidRPr="001B639D">
        <w:rPr>
          <w:bCs/>
        </w:rPr>
        <w:t xml:space="preserve">). </w:t>
      </w:r>
      <w:r w:rsidR="008E47D2">
        <w:rPr>
          <w:bCs/>
        </w:rPr>
        <w:t>The radar charts indicate</w:t>
      </w:r>
      <w:r w:rsidR="001B639D" w:rsidRPr="001B639D">
        <w:rPr>
          <w:bCs/>
        </w:rPr>
        <w:t xml:space="preserve"> </w:t>
      </w:r>
      <w:r w:rsidR="00057CEE">
        <w:rPr>
          <w:bCs/>
        </w:rPr>
        <w:t>heterogeneous</w:t>
      </w:r>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1</w:t>
      </w:r>
      <w:r w:rsidR="008E47D2" w:rsidRPr="008E47D2">
        <w:rPr>
          <w:bCs/>
          <w:vertAlign w:val="superscript"/>
        </w:rPr>
        <w:t>st</w:t>
      </w:r>
      <w:r w:rsidR="008E47D2">
        <w:rPr>
          <w:bCs/>
        </w:rPr>
        <w:t xml:space="preserve"> ranked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lastRenderedPageBreak/>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237BE18"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for 1</w:t>
      </w:r>
      <w:r w:rsidRPr="00B15BE1">
        <w:rPr>
          <w:vertAlign w:val="superscript"/>
        </w:rPr>
        <w:t>st</w:t>
      </w:r>
      <w:r>
        <w:t xml:space="preserve"> rank, 2</w:t>
      </w:r>
      <w:r w:rsidRPr="00B15BE1">
        <w:rPr>
          <w:vertAlign w:val="superscript"/>
        </w:rPr>
        <w:t>nd</w:t>
      </w:r>
      <w:r>
        <w:t xml:space="preserve"> rank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625A6F58" w:rsidR="00622113" w:rsidRDefault="00E276D7" w:rsidP="005878F4">
      <w:r>
        <w:t>Results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delivered a good statistical fit 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r w:rsidR="00682055">
        <w:lastRenderedPageBreak/>
        <w:t>N</w:t>
      </w:r>
      <w:r w:rsidR="00357A88" w:rsidRPr="00070992">
        <w:t>ote in CE modelling a measure from 0.2 to 0.4 can be considered a good model fit</w:t>
      </w:r>
      <w:r w:rsidR="0099670E">
        <w:t xml:space="preserve"> </w:t>
      </w:r>
      <w:r w:rsidR="0099670E">
        <w:fldChar w:fldCharType="begin" w:fldLock="1"/>
      </w:r>
      <w:r w:rsidR="00327145">
        <w: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instrText>
      </w:r>
      <w:r w:rsidR="0099670E">
        <w:fldChar w:fldCharType="separate"/>
      </w:r>
      <w:r w:rsidR="0077411B" w:rsidRPr="0077411B">
        <w:rPr>
          <w:noProof/>
        </w:rPr>
        <w:t>[46]</w:t>
      </w:r>
      <w:r w:rsidR="0099670E">
        <w:fldChar w:fldCharType="end"/>
      </w:r>
      <w:r w:rsidR="00EC6795">
        <w:t xml:space="preserve">. </w:t>
      </w:r>
      <w:r w:rsidR="00715586">
        <w:t xml:space="preserve">Results from the initial </w:t>
      </w:r>
      <w:r w:rsidR="00B47350">
        <w:t>multinomial logit model</w:t>
      </w:r>
      <w:r w:rsidR="00715586">
        <w:t xml:space="preserve"> model</w:t>
      </w:r>
      <w:r w:rsidR="0035423D">
        <w:t xml:space="preserve"> </w:t>
      </w:r>
      <w:r w:rsidR="00715586">
        <w:t xml:space="preserve">are provided in </w:t>
      </w:r>
      <w:r w:rsidR="0077411B">
        <w:t>Appendix 3</w:t>
      </w:r>
      <w:r w:rsidR="00715586">
        <w:t>.</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0ED71F74"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r w:rsidR="00871E71">
        <w:rPr>
          <w:bCs/>
        </w:rPr>
        <w:t xml:space="preserve">Education level did not influence likelihood of enrolling into a conservation contract.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xml:space="preserve">) is </w:t>
      </w:r>
      <w:r w:rsidRPr="00F8735E">
        <w:rPr>
          <w:bCs/>
        </w:rPr>
        <w:lastRenderedPageBreak/>
        <w:t>significant and negative meaning respondents prefer a shorter contract</w:t>
      </w:r>
      <w:r w:rsidR="005C0ABE">
        <w:rPr>
          <w:bCs/>
        </w:rPr>
        <w:t xml:space="preserve">. </w:t>
      </w:r>
      <w:r w:rsidR="00F7084E">
        <w:rPr>
          <w:bCs/>
        </w:rPr>
        <w:t>The age of farmer did not impact preferences for contract length</w:t>
      </w:r>
      <w:r w:rsidR="00540DC6">
        <w:rPr>
          <w:bCs/>
        </w:rPr>
        <w:t xml:space="preserve">.  </w:t>
      </w:r>
    </w:p>
    <w:p w14:paraId="20BFB9F9" w14:textId="77777777" w:rsidR="00124681" w:rsidRDefault="00124681" w:rsidP="00F8735E">
      <w:pPr>
        <w:rPr>
          <w:bCs/>
        </w:rPr>
      </w:pPr>
    </w:p>
    <w:p w14:paraId="764E5853" w14:textId="33AB5C87" w:rsidR="000C68C6" w:rsidRDefault="00A93B76" w:rsidP="00F8735E">
      <w:pPr>
        <w:rPr>
          <w:bCs/>
        </w:rPr>
      </w:pPr>
      <w:r>
        <w:rPr>
          <w:bCs/>
        </w:rPr>
        <w:t xml:space="preserve">Scheme support </w:t>
      </w:r>
      <w:r w:rsidR="00124681">
        <w:rPr>
          <w:bCs/>
        </w:rPr>
        <w:t xml:space="preserve">was </w:t>
      </w:r>
      <w:r>
        <w:rPr>
          <w:bCs/>
        </w:rPr>
        <w:t xml:space="preserve">not significant </w:t>
      </w:r>
      <w:r w:rsidR="00EC6795">
        <w:rPr>
          <w:bCs/>
        </w:rPr>
        <w:t>both farmer groups</w:t>
      </w:r>
      <w:r>
        <w:rPr>
          <w:bCs/>
        </w:rPr>
        <w:t xml:space="preserve">. </w:t>
      </w:r>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r w:rsidR="00F8735E" w:rsidRPr="00F8735E">
        <w:rPr>
          <w:bCs/>
        </w:rPr>
        <w:t xml:space="preserve">The standard deviations for all th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indicating heterogeneous preferences among respondents for most attributes. </w:t>
      </w:r>
      <w:r w:rsidR="00B06186">
        <w:rPr>
          <w:bCs/>
        </w:rPr>
        <w:t>Non-significance for subsidy suggests both farmer groups value increases in subsidy premiums (an expected finding).</w:t>
      </w:r>
    </w:p>
    <w:p w14:paraId="369F644F" w14:textId="77777777" w:rsidR="00336359" w:rsidRPr="00F8735E" w:rsidRDefault="00336359" w:rsidP="00F8735E">
      <w:pPr>
        <w:rPr>
          <w:bCs/>
        </w:rPr>
      </w:pPr>
    </w:p>
    <w:p w14:paraId="1BD803CB" w14:textId="0497BEFE" w:rsidR="00791711" w:rsidRDefault="00F8735E" w:rsidP="00F8735E">
      <w:pPr>
        <w:rPr>
          <w:bCs/>
        </w:rPr>
      </w:pPr>
      <w:r w:rsidRPr="00F8735E">
        <w:rPr>
          <w:bCs/>
        </w:rPr>
        <w:t xml:space="preserve">The significant covariates in both models are also listed in Table </w:t>
      </w:r>
      <w:r w:rsidR="00DD5500">
        <w:rPr>
          <w:bCs/>
        </w:rPr>
        <w:t>4</w:t>
      </w:r>
      <w:r w:rsidR="00336359">
        <w:rPr>
          <w:bCs/>
        </w:rPr>
        <w:t>.</w:t>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t</w:t>
      </w:r>
      <w:r>
        <w:t xml:space="preserve">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entrance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w:t>
      </w:r>
      <w:r>
        <w:t>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lastRenderedPageBreak/>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EC4DC9E"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r w:rsidR="00112B99">
        <w:t xml:space="preserve">Mean parameter coefficients from the RPL model were used for calculating probabilities under </w:t>
      </w:r>
      <w:r w:rsidR="00921E35">
        <w:t>two alternative scenarios; opti</w:t>
      </w:r>
      <w:r w:rsidR="00245854">
        <w:t xml:space="preserve">mal and non-optimal contracts. </w:t>
      </w:r>
      <w:r w:rsidR="00921E35">
        <w:t xml:space="preserve">‘Optimal’ refers to contract attributes that meet the preferences of agents while ‘non-optimal’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xml:space="preserve">) for ovine farmers. </w:t>
      </w:r>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r w:rsidR="00C54C6C">
        <w:t xml:space="preserve"> </w:t>
      </w:r>
    </w:p>
    <w:p w14:paraId="04CCCF19" w14:textId="77777777" w:rsidR="00245854" w:rsidRDefault="00245854" w:rsidP="0001614F"/>
    <w:p w14:paraId="23F6C31E" w14:textId="34CE950B" w:rsidR="004E4A8C" w:rsidRDefault="00580300" w:rsidP="0001614F">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 xml:space="preserve">rrored change in participation.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w:t>
      </w:r>
      <w:r w:rsidR="006A253A">
        <w:lastRenderedPageBreak/>
        <w:t>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5A1D0D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r w:rsidRPr="00825106">
        <w:t xml:space="preserve">Contract probability of 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xml:space="preserve">. ‘Optimal’ refers to contract attributes that meet the preferences of agents while ‘non-optimal’ contracts do not.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42BE3572" w:rsidR="00280B46" w:rsidRPr="00D474A9" w:rsidRDefault="00E55FAB" w:rsidP="00A80102">
      <w:pPr>
        <w:rPr>
          <w:szCs w:val="22"/>
        </w:rPr>
      </w:pPr>
      <w:r w:rsidRPr="00E55FAB">
        <w:t>Our results suggest farmers in Transylvania demonstrate a clear willingness to participate in conservation programmes for rare breeds</w:t>
      </w:r>
      <w:r w:rsidR="001D281B">
        <w:t>.</w:t>
      </w:r>
      <w:r w:rsidR="002F594F">
        <w:t xml:space="preserve"> </w:t>
      </w:r>
      <w:r w:rsidR="004A418E">
        <w:t xml:space="preserve">Importantly, participation may be reduced by up to </w:t>
      </w:r>
      <w:r w:rsidR="006A253A">
        <w:t>84</w:t>
      </w:r>
      <w:r w:rsidR="004A418E">
        <w:t>% if farmer preferences for non-financial attributes a</w:t>
      </w:r>
      <w:r w:rsidR="005C6E91">
        <w:t>re not taken into consideration and o</w:t>
      </w:r>
      <w:r w:rsidR="002F21D0">
        <w:t xml:space="preserve">ther studies </w:t>
      </w:r>
      <w:r w:rsidR="002F21D0">
        <w:fldChar w:fldCharType="begin" w:fldLock="1"/>
      </w:r>
      <w:r w:rsidR="00327145">
        <w: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instrText>
      </w:r>
      <w:r w:rsidR="002F21D0">
        <w:fldChar w:fldCharType="separate"/>
      </w:r>
      <w:r w:rsidR="002F21D0" w:rsidRPr="009D7BE6">
        <w:rPr>
          <w:noProof/>
        </w:rPr>
        <w:t>[</w:t>
      </w:r>
      <w:r w:rsidR="002F21D0">
        <w:rPr>
          <w:noProof/>
        </w:rPr>
        <w:t xml:space="preserve">e.g. </w:t>
      </w:r>
      <w:r w:rsidR="002F21D0" w:rsidRPr="009D7BE6">
        <w:rPr>
          <w:noProof/>
        </w:rPr>
        <w:t>36,60–62]</w:t>
      </w:r>
      <w:r w:rsidR="002F21D0">
        <w:fldChar w:fldCharType="end"/>
      </w:r>
      <w:r w:rsidR="002F21D0" w:rsidRPr="00E55FAB">
        <w:t xml:space="preserve"> </w:t>
      </w:r>
      <w:r w:rsidR="005C6E91">
        <w:t>confirm</w:t>
      </w:r>
      <w:r w:rsidR="002F21D0" w:rsidRPr="00E55FAB">
        <w:t xml:space="preserve"> farmer participation in contracts does not</w:t>
      </w:r>
      <w:r w:rsidR="002F21D0">
        <w:t xml:space="preserve"> </w:t>
      </w:r>
      <w:r w:rsidR="004A418E">
        <w:t>merely</w:t>
      </w:r>
      <w:r w:rsidR="002F21D0" w:rsidRPr="00E55FAB">
        <w:t xml:space="preserve"> depend on monetary factors.</w:t>
      </w:r>
      <w:r w:rsidR="002F21D0">
        <w:t xml:space="preserve"> </w:t>
      </w:r>
      <w:r w:rsidRPr="00E6646E">
        <w:rPr>
          <w:szCs w:val="22"/>
        </w:rPr>
        <w:t>Within our model</w:t>
      </w:r>
      <w:r w:rsidR="004906F0">
        <w:rPr>
          <w:szCs w:val="22"/>
        </w:rPr>
        <w:t>,</w:t>
      </w:r>
      <w:r w:rsidRPr="00E6646E">
        <w:rPr>
          <w:szCs w:val="22"/>
        </w:rPr>
        <w:t xml:space="preserve"> the N0 may capture the dis-utility of enrolling in a voluntary subsidy scheme that is not linked to contract attributes but potentially other factors not included in o</w:t>
      </w:r>
      <w:r>
        <w:rPr>
          <w:szCs w:val="22"/>
        </w:rPr>
        <w:t>ur model (e.g. family tradition or mistrust in authorities</w:t>
      </w:r>
      <w:r w:rsidRPr="00E6646E">
        <w:rPr>
          <w:szCs w:val="22"/>
        </w:rPr>
        <w:t xml:space="preserve">). </w:t>
      </w:r>
      <w:r w:rsidR="00D474A9">
        <w:rPr>
          <w:szCs w:val="22"/>
        </w:rPr>
        <w:t xml:space="preserve">Thus, </w:t>
      </w:r>
      <w:r w:rsidRPr="00E6646E">
        <w:rPr>
          <w:szCs w:val="22"/>
        </w:rPr>
        <w:t xml:space="preserve">the N0 </w:t>
      </w:r>
      <w:r w:rsidR="00D474A9">
        <w:rPr>
          <w:szCs w:val="22"/>
        </w:rPr>
        <w:t>may represent</w:t>
      </w:r>
      <w:r w:rsidRPr="00E6646E">
        <w:rPr>
          <w:szCs w:val="22"/>
        </w:rPr>
        <w:t xml:space="preserve"> the entrance value </w:t>
      </w:r>
      <w:r w:rsidR="00D474A9">
        <w:rPr>
          <w:szCs w:val="22"/>
        </w:rPr>
        <w:t>needed</w:t>
      </w:r>
      <w:r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r w:rsidRPr="00E6646E">
        <w:rPr>
          <w:szCs w:val="22"/>
        </w:rPr>
        <w:t>.</w:t>
      </w:r>
      <w:r w:rsidR="00280B46">
        <w:rPr>
          <w:szCs w:val="22"/>
        </w:rPr>
        <w:t xml:space="preserve"> </w:t>
      </w:r>
      <w:r w:rsidR="00D474A9">
        <w:rPr>
          <w:szCs w:val="22"/>
        </w:rPr>
        <w:t>However,</w:t>
      </w:r>
      <w:r w:rsidR="00280B46">
        <w:rPr>
          <w:szCs w:val="22"/>
        </w:rPr>
        <w:t xml:space="preserve"> the larg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7A79DBE6" w:rsidR="00A44F19" w:rsidRDefault="00A80102" w:rsidP="00A80102">
      <w:r w:rsidRPr="00A80102">
        <w:rPr>
          <w:bCs/>
        </w:rPr>
        <w:lastRenderedPageBreak/>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327145">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50,51]", "plainTextFormattedCitation" : "[33,50,51]", "previouslyFormattedCitation" : "[33,50,51]" }, "properties" : { "noteIndex" : 0 }, "schema" : "https://github.com/citation-style-language/schema/raw/master/csl-citation.json" }</w:instrText>
      </w:r>
      <w:r w:rsidR="00412818">
        <w:rPr>
          <w:bCs/>
        </w:rPr>
        <w:fldChar w:fldCharType="separate"/>
      </w:r>
      <w:r w:rsidR="0077411B" w:rsidRPr="0077411B">
        <w:rPr>
          <w:bCs/>
          <w:noProof/>
        </w:rPr>
        <w:t>[33,50,51]</w:t>
      </w:r>
      <w:r w:rsidR="00412818">
        <w:rPr>
          <w:bCs/>
        </w:rPr>
        <w:fldChar w:fldCharType="end"/>
      </w:r>
      <w:r w:rsidR="005C4916">
        <w:rPr>
          <w:bCs/>
        </w:rPr>
        <w:t>.</w:t>
      </w:r>
      <w:r w:rsidR="00412818">
        <w:rPr>
          <w:bCs/>
        </w:rPr>
        <w:t xml:space="preserve"> </w:t>
      </w:r>
      <w:r w:rsidR="006A253A">
        <w:rPr>
          <w:bCs/>
        </w:rPr>
        <w:t>While bovine farmers</w:t>
      </w:r>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given </w:t>
      </w:r>
      <w:r w:rsidR="006A253A">
        <w:rPr>
          <w:bCs/>
        </w:rPr>
        <w:t>post-</w:t>
      </w:r>
      <w:r w:rsidR="005C6E91">
        <w:rPr>
          <w:bCs/>
        </w:rPr>
        <w:t>communism in Romania resulted in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327145">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52]", "plainTextFormattedCitation" : "[52]", "previouslyFormattedCitation" : "[52]" }, "properties" : { "noteIndex" : 0 }, "schema" : "https://github.com/citation-style-language/schema/raw/master/csl-citation.json" }</w:instrText>
      </w:r>
      <w:r w:rsidR="006C050A">
        <w:rPr>
          <w:bCs/>
        </w:rPr>
        <w:fldChar w:fldCharType="separate"/>
      </w:r>
      <w:r w:rsidR="0077411B" w:rsidRPr="0077411B">
        <w:rPr>
          <w:bCs/>
          <w:noProof/>
        </w:rPr>
        <w:t>[52]</w:t>
      </w:r>
      <w:r w:rsidR="006C050A">
        <w:rPr>
          <w:bCs/>
        </w:rPr>
        <w:fldChar w:fldCharType="end"/>
      </w:r>
      <w:r w:rsidR="006A253A">
        <w:rPr>
          <w:bCs/>
        </w:rPr>
        <w:t xml:space="preserve"> but the communal nature of sheep farming (e.g. communal grazing herds) is perhaps driving this 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327145">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3]", "plainTextFormattedCitation" : "[53]", "previouslyFormattedCitation" : "[53]" }, "properties" : { "noteIndex" : 0 }, "schema" : "https://github.com/citation-style-language/schema/raw/master/csl-citation.json" }</w:instrText>
      </w:r>
      <w:r w:rsidR="00D776AB">
        <w:fldChar w:fldCharType="separate"/>
      </w:r>
      <w:r w:rsidR="0077411B" w:rsidRPr="0077411B">
        <w:rPr>
          <w:noProof/>
        </w:rPr>
        <w:t>[53]</w:t>
      </w:r>
      <w:r w:rsidR="00D776AB">
        <w:fldChar w:fldCharType="end"/>
      </w:r>
      <w:r w:rsidR="008814D5">
        <w:t>.</w:t>
      </w:r>
      <w:r w:rsidR="003F28D8">
        <w:t xml:space="preserve"> </w:t>
      </w:r>
    </w:p>
    <w:p w14:paraId="63C2E736" w14:textId="77777777" w:rsidR="005C4916" w:rsidRDefault="005C4916" w:rsidP="00A80102"/>
    <w:p w14:paraId="472CF961" w14:textId="0DF3AB47"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327145">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4]", "plainTextFormattedCitation" : "[54]", "previouslyFormattedCitation" : "[54]" }, "properties" : { "noteIndex" : 0 }, "schema" : "https://github.com/citation-style-language/schema/raw/master/csl-citation.json" }</w:instrText>
      </w:r>
      <w:r w:rsidR="00494E15">
        <w:fldChar w:fldCharType="separate"/>
      </w:r>
      <w:r w:rsidR="0077411B" w:rsidRPr="0077411B">
        <w:rPr>
          <w:noProof/>
        </w:rPr>
        <w:t>[54]</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327145">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5]", "plainTextFormattedCitation" : "[55]", "previouslyFormattedCitation" : "[55]" }, "properties" : { "noteIndex" : 0 }, "schema" : "https://github.com/citation-style-language/schema/raw/master/csl-citation.json" }</w:instrText>
      </w:r>
      <w:r w:rsidR="00223027">
        <w:fldChar w:fldCharType="separate"/>
      </w:r>
      <w:r w:rsidR="0077411B" w:rsidRPr="0077411B">
        <w:rPr>
          <w:noProof/>
        </w:rPr>
        <w:t>[55]</w:t>
      </w:r>
      <w:r w:rsidR="00223027">
        <w:fldChar w:fldCharType="end"/>
      </w:r>
      <w:r w:rsidR="000B41D2">
        <w:t>.</w:t>
      </w:r>
      <w:r w:rsidR="00D9040D">
        <w:t xml:space="preserve"> </w:t>
      </w:r>
    </w:p>
    <w:p w14:paraId="2367D442" w14:textId="77777777" w:rsidR="00B0169F" w:rsidRDefault="00B0169F" w:rsidP="0090749B"/>
    <w:p w14:paraId="6146AF88" w14:textId="4E05F51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7E7064">
        <w:fldChar w:fldCharType="separate"/>
      </w:r>
      <w:r w:rsidR="0077411B" w:rsidRPr="0077411B">
        <w:rPr>
          <w:noProof/>
        </w:rPr>
        <w:t>[56]</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327145">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7]", "plainTextFormattedCitation" : "[57]", "previouslyFormattedCitation" : "[57]" }, "properties" : { "noteIndex" : 0 }, "schema" : "https://github.com/citation-style-language/schema/raw/master/csl-citation.json" }</w:instrText>
      </w:r>
      <w:r w:rsidR="007003B1">
        <w:fldChar w:fldCharType="separate"/>
      </w:r>
      <w:r w:rsidR="0077411B" w:rsidRPr="0077411B">
        <w:rPr>
          <w:noProof/>
        </w:rPr>
        <w:t>[57]</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lastRenderedPageBreak/>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3434421"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327145">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8]", "plainTextFormattedCitation" : "[58]", "previouslyFormattedCitation" : "[58]" }, "properties" : { "noteIndex" : 0 }, "schema" : "https://github.com/citation-style-language/schema/raw/master/csl-citation.json" }</w:instrText>
      </w:r>
      <w:r>
        <w:rPr>
          <w:bCs/>
        </w:rPr>
        <w:fldChar w:fldCharType="separate"/>
      </w:r>
      <w:r w:rsidR="0077411B" w:rsidRPr="0077411B">
        <w:rPr>
          <w:bCs/>
          <w:noProof/>
        </w:rPr>
        <w:t>[58]</w:t>
      </w:r>
      <w:r>
        <w:rPr>
          <w:bCs/>
        </w:rPr>
        <w:fldChar w:fldCharType="end"/>
      </w:r>
      <w:r w:rsidR="00B0169F">
        <w:rPr>
          <w:bCs/>
        </w:rPr>
        <w:t xml:space="preserve"> and 20% for a conservation programme in the Netherlands </w:t>
      </w:r>
      <w:r w:rsidR="00B0169F">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B0169F">
        <w:rPr>
          <w:bCs/>
        </w:rPr>
        <w:fldChar w:fldCharType="separate"/>
      </w:r>
      <w:r w:rsidR="0077411B" w:rsidRPr="0077411B">
        <w:rPr>
          <w:bCs/>
          <w:noProof/>
        </w:rPr>
        <w:t>[59]</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4C7A33">
        <w:rPr>
          <w:bCs/>
        </w:rPr>
        <w:fldChar w:fldCharType="separate"/>
      </w:r>
      <w:r w:rsidR="0077411B" w:rsidRPr="0077411B">
        <w:rPr>
          <w:bCs/>
          <w:noProof/>
        </w:rPr>
        <w:t>[59]</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17E94D58"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327145">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8,60]", "plainTextFormattedCitation" : "[21,58,60]", "previouslyFormattedCitation" : "[21,58,60]" }, "properties" : { "noteIndex" : 0 }, "schema" : "https://github.com/citation-style-language/schema/raw/master/csl-citation.json" }</w:instrText>
      </w:r>
      <w:r w:rsidR="00F353D6">
        <w:rPr>
          <w:bCs/>
        </w:rPr>
        <w:fldChar w:fldCharType="separate"/>
      </w:r>
      <w:r w:rsidR="0077411B" w:rsidRPr="0077411B">
        <w:rPr>
          <w:bCs/>
          <w:noProof/>
        </w:rPr>
        <w:t>[21,58,60]</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2F6B63">
        <w:rPr>
          <w:bCs/>
        </w:rPr>
        <w:fldChar w:fldCharType="separate"/>
      </w:r>
      <w:r w:rsidR="0077411B" w:rsidRPr="0077411B">
        <w:rPr>
          <w:bCs/>
          <w:noProof/>
        </w:rPr>
        <w:t>[59]</w:t>
      </w:r>
      <w:r w:rsidR="002F6B63">
        <w:rPr>
          <w:bCs/>
        </w:rPr>
        <w:fldChar w:fldCharType="end"/>
      </w:r>
      <w:r w:rsidR="002F6B63">
        <w:rPr>
          <w:bCs/>
        </w:rPr>
        <w:t xml:space="preserve"> and farm size </w:t>
      </w:r>
      <w:r w:rsidR="002F6B63">
        <w:rPr>
          <w:bCs/>
        </w:rPr>
        <w:fldChar w:fldCharType="begin" w:fldLock="1"/>
      </w:r>
      <w:r w:rsidR="00327145">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61]", "plainTextFormattedCitation" : "[33,61]", "previouslyFormattedCitation" : "[33,61]" }, "properties" : { "noteIndex" : 0 }, "schema" : "https://github.com/citation-style-language/schema/raw/master/csl-citation.json" }</w:instrText>
      </w:r>
      <w:r w:rsidR="002F6B63">
        <w:rPr>
          <w:bCs/>
        </w:rPr>
        <w:fldChar w:fldCharType="separate"/>
      </w:r>
      <w:r w:rsidR="0077411B" w:rsidRPr="0077411B">
        <w:rPr>
          <w:bCs/>
          <w:noProof/>
        </w:rPr>
        <w:t>[33,61]</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327145">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Pr>
          <w:bCs/>
        </w:rPr>
        <w:fldChar w:fldCharType="separate"/>
      </w:r>
      <w:r w:rsidR="0077411B" w:rsidRPr="0077411B">
        <w:rPr>
          <w:bCs/>
          <w:noProof/>
        </w:rPr>
        <w:t>[62]</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6A757C4E" w:rsidR="002B31F1" w:rsidRDefault="00CA3214" w:rsidP="00E1675D">
      <w:r>
        <w:lastRenderedPageBreak/>
        <w:t>Some</w:t>
      </w:r>
      <w:r w:rsidRPr="00344886">
        <w:t xml:space="preserve"> </w:t>
      </w:r>
      <w:r w:rsidR="00344886" w:rsidRPr="00344886">
        <w:t>have been critical of RDP approaches to rural policy</w:t>
      </w:r>
      <w:r>
        <w:t xml:space="preserve"> </w:t>
      </w:r>
      <w:r>
        <w:fldChar w:fldCharType="begin" w:fldLock="1"/>
      </w:r>
      <w:r w:rsidR="00327145">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48,49]", "plainTextFormattedCitation" : "[48,49]", "previouslyFormattedCitation" : "[48,49]" }, "properties" : { "noteIndex" : 0 }, "schema" : "https://github.com/citation-style-language/schema/raw/master/csl-citation.json" }</w:instrText>
      </w:r>
      <w:r>
        <w:fldChar w:fldCharType="separate"/>
      </w:r>
      <w:r w:rsidR="0077411B" w:rsidRPr="0077411B">
        <w:rPr>
          <w:noProof/>
        </w:rPr>
        <w:t>[48,49]</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66910">
        <w:fldChar w:fldCharType="separate"/>
      </w:r>
      <w:r w:rsidR="0077411B" w:rsidRPr="0077411B">
        <w:rPr>
          <w:noProof/>
        </w:rPr>
        <w:t>[63]</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BE2C4C">
        <w:fldChar w:fldCharType="separate"/>
      </w:r>
      <w:r w:rsidR="0077411B" w:rsidRPr="0077411B">
        <w:rPr>
          <w:noProof/>
        </w:rPr>
        <w:t>[56]</w:t>
      </w:r>
      <w:r w:rsidR="00BE2C4C">
        <w:fldChar w:fldCharType="end"/>
      </w:r>
      <w:r w:rsidR="002B31F1">
        <w:t>.</w:t>
      </w:r>
      <w:r w:rsidR="00060D44">
        <w:t xml:space="preserve"> </w:t>
      </w:r>
    </w:p>
    <w:p w14:paraId="558496EA" w14:textId="77777777" w:rsidR="009B4FB7" w:rsidRDefault="009B4FB7" w:rsidP="00E1675D"/>
    <w:p w14:paraId="5A9E5FEE" w14:textId="72E6FD02"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327145">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4]", "plainTextFormattedCitation" : "[64]", "previouslyFormattedCitation" : "[64]" }, "properties" : { "noteIndex" : 0 }, "schema" : "https://github.com/citation-style-language/schema/raw/master/csl-citation.json" }</w:instrText>
      </w:r>
      <w:r w:rsidR="00BE2C4C">
        <w:fldChar w:fldCharType="separate"/>
      </w:r>
      <w:r w:rsidR="0077411B" w:rsidRPr="0077411B">
        <w:rPr>
          <w:noProof/>
        </w:rPr>
        <w:t>[64]</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CA3214">
        <w:fldChar w:fldCharType="separate"/>
      </w:r>
      <w:r w:rsidR="0077411B" w:rsidRPr="0077411B">
        <w:rPr>
          <w:noProof/>
        </w:rPr>
        <w:t>[62]</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A3214">
        <w:fldChar w:fldCharType="separate"/>
      </w:r>
      <w:r w:rsidR="0077411B" w:rsidRPr="0077411B">
        <w:rPr>
          <w:noProof/>
        </w:rPr>
        <w:t>[63]</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0BB8D03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327145">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5]", "plainTextFormattedCitation" : "[65]", "previouslyFormattedCitation" : "[65]" }, "properties" : { "noteIndex" : 0 }, "schema" : "https://github.com/citation-style-language/schema/raw/master/csl-citation.json" }</w:instrText>
      </w:r>
      <w:r w:rsidR="0094359B">
        <w:rPr>
          <w:bCs/>
        </w:rPr>
        <w:fldChar w:fldCharType="separate"/>
      </w:r>
      <w:r w:rsidR="0077411B" w:rsidRPr="0077411B">
        <w:rPr>
          <w:bCs/>
          <w:noProof/>
        </w:rPr>
        <w:t>[65]</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327145">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6]", "plainTextFormattedCitation" : "[66]", "previouslyFormattedCitation" : "[66]" }, "properties" : { "noteIndex" : 0 }, "schema" : "https://github.com/citation-style-language/schema/raw/master/csl-citation.json" }</w:instrText>
      </w:r>
      <w:r w:rsidR="00B66AE3">
        <w:rPr>
          <w:bCs/>
        </w:rPr>
        <w:fldChar w:fldCharType="separate"/>
      </w:r>
      <w:r w:rsidR="0077411B" w:rsidRPr="0077411B">
        <w:rPr>
          <w:bCs/>
          <w:noProof/>
        </w:rPr>
        <w:t>[66]</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236A97C"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0D5790">
        <w:fldChar w:fldCharType="separate"/>
      </w:r>
      <w:r w:rsidR="0077411B" w:rsidRPr="0077411B">
        <w:rPr>
          <w:noProof/>
        </w:rPr>
        <w:t>[62]</w:t>
      </w:r>
      <w:r w:rsidR="000D5790">
        <w:fldChar w:fldCharType="end"/>
      </w:r>
      <w:r>
        <w:t xml:space="preserve"> and plant genetic resource</w:t>
      </w:r>
      <w:r w:rsidR="000D5790">
        <w:t xml:space="preserve"> </w:t>
      </w:r>
      <w:r w:rsidR="000D5790">
        <w:fldChar w:fldCharType="begin" w:fldLock="1"/>
      </w:r>
      <w:r w:rsidR="00327145">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7]", "plainTextFormattedCitation" : "[67]", "previouslyFormattedCitation" : "[67]" }, "properties" : { "noteIndex" : 0 }, "schema" : "https://github.com/citation-style-language/schema/raw/master/csl-citation.json" }</w:instrText>
      </w:r>
      <w:r w:rsidR="000D5790">
        <w:fldChar w:fldCharType="separate"/>
      </w:r>
      <w:r w:rsidR="0077411B" w:rsidRPr="0077411B">
        <w:rPr>
          <w:noProof/>
        </w:rPr>
        <w:t>[67]</w:t>
      </w:r>
      <w:r w:rsidR="000D5790">
        <w:fldChar w:fldCharType="end"/>
      </w:r>
      <w:r w:rsidR="000D5790">
        <w:t xml:space="preserve"> </w:t>
      </w:r>
      <w:r>
        <w:t xml:space="preserve">conservation </w:t>
      </w:r>
      <w:r w:rsidR="004845FA">
        <w:t xml:space="preserve">at specific farmer </w:t>
      </w:r>
      <w:r w:rsidR="004845FA">
        <w:lastRenderedPageBreak/>
        <w:t xml:space="preserve">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095D69F"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327145">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8]", "plainTextFormattedCitation" : "[68]", "previouslyFormattedCitation" : "[68]" }, "properties" : { "noteIndex" : 0 }, "schema" : "https://github.com/citation-style-language/schema/raw/master/csl-citation.json" }</w:instrText>
      </w:r>
      <w:r>
        <w:fldChar w:fldCharType="separate"/>
      </w:r>
      <w:r w:rsidR="0077411B" w:rsidRPr="0077411B">
        <w:rPr>
          <w:noProof/>
        </w:rPr>
        <w:t>[68]</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F8047FC" w:rsidR="00321C88" w:rsidRDefault="00B160DF" w:rsidP="001E7286">
      <w:r>
        <w:t xml:space="preserve">Farm intensification is a trend </w:t>
      </w:r>
      <w:r w:rsidRPr="00B160DF">
        <w:t xml:space="preserve"> across Romania and Central and Eastern Europe </w:t>
      </w:r>
      <w:r w:rsidRPr="00B160DF">
        <w:fldChar w:fldCharType="begin" w:fldLock="1"/>
      </w:r>
      <w:r w:rsidR="00327145">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9]", "plainTextFormattedCitation" : "[10,69]", "previouslyFormattedCitation" : "[10,69]" }, "properties" : { "noteIndex" : 0 }, "schema" : "https://github.com/citation-style-language/schema/raw/master/csl-citation.json" }</w:instrText>
      </w:r>
      <w:r w:rsidRPr="00B160DF">
        <w:fldChar w:fldCharType="separate"/>
      </w:r>
      <w:r w:rsidR="0077411B" w:rsidRPr="0077411B">
        <w:rPr>
          <w:noProof/>
        </w:rPr>
        <w:t>[10,69]</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327145">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70]", "plainTextFormattedCitation" : "[70]", "previouslyFormattedCitation" : "[70]" }, "properties" : { "noteIndex" : 0 }, "schema" : "https://github.com/citation-style-language/schema/raw/master/csl-citation.json" }</w:instrText>
      </w:r>
      <w:r w:rsidR="0094359B">
        <w:fldChar w:fldCharType="separate"/>
      </w:r>
      <w:r w:rsidR="0077411B" w:rsidRPr="0077411B">
        <w:rPr>
          <w:noProof/>
        </w:rPr>
        <w:t>[70]</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2206E85B" w:rsidR="001A40B6" w:rsidRDefault="00321C88" w:rsidP="001E7286">
      <w:r>
        <w:t xml:space="preserve">Our </w:t>
      </w:r>
      <w:r w:rsidR="002C7B54">
        <w:t>analysis</w:t>
      </w:r>
      <w:r>
        <w:t xml:space="preserve"> </w:t>
      </w:r>
      <w:r w:rsidR="0053249A">
        <w:t xml:space="preserve">supports </w:t>
      </w:r>
      <w:r>
        <w:t xml:space="preserve">the findings of </w:t>
      </w:r>
      <w:r w:rsidR="007A71BA">
        <w:t xml:space="preserve">other work </w:t>
      </w:r>
      <w:r w:rsidR="00083D24">
        <w:fldChar w:fldCharType="begin" w:fldLock="1"/>
      </w:r>
      <w:r w:rsidR="00327145">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8,59,71]", "manualFormatting" : "[e.g. 20,45,64,74]", "plainTextFormattedCitation" : "[21,58,59,71]", "previouslyFormattedCitation" : "[21,58,59,71]"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t xml:space="preserve">that </w:t>
      </w:r>
      <w:r w:rsidR="002C7B54">
        <w:t xml:space="preserve">suggest </w:t>
      </w:r>
      <w:r>
        <w:t xml:space="preserve">appropriate design and sufficient payment levels are crucial to achieve higher 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 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0AD8C2AD" w:rsidR="00020535" w:rsidRPr="00020535" w:rsidRDefault="003B1F1C" w:rsidP="001E7286">
      <w:r>
        <w:t>We</w:t>
      </w:r>
      <w:r w:rsidR="001021C2">
        <w:t xml:space="preserve"> found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46B7F9B1" w14:textId="6EDD13DA" w:rsidR="00327145" w:rsidRPr="00327145" w:rsidRDefault="00C052BF" w:rsidP="00327145">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327145" w:rsidRPr="00327145">
        <w:rPr>
          <w:noProof/>
          <w:sz w:val="20"/>
        </w:rPr>
        <w:t xml:space="preserve">1. </w:t>
      </w:r>
      <w:r w:rsidR="00327145" w:rsidRPr="00327145">
        <w:rPr>
          <w:noProof/>
          <w:sz w:val="20"/>
        </w:rPr>
        <w:tab/>
        <w:t xml:space="preserve">Eisler MC, Lee MR, Tarlton JF, Martin GB, Beddington J, Dungait JA, et al. Steps to sustainable livestock. Nature. 2014;507: 32. </w:t>
      </w:r>
    </w:p>
    <w:p w14:paraId="1AF2C33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 </w:t>
      </w:r>
      <w:r w:rsidRPr="00327145">
        <w:rPr>
          <w:noProof/>
          <w:sz w:val="20"/>
        </w:rPr>
        <w:tab/>
        <w:t>Ahtiainen H, Pouta E. The value of genetic resources in agriculture: a meta-analysis assessing existing knowledge and future research needs. Int J Biodivers Sci Ecosyst Serv Manag. 2011;7: 27–38. doi:10.1080/21513732.2011.593557</w:t>
      </w:r>
    </w:p>
    <w:p w14:paraId="6E3896A8"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 </w:t>
      </w:r>
      <w:r w:rsidRPr="00327145">
        <w:rPr>
          <w:noProof/>
          <w:sz w:val="20"/>
        </w:rPr>
        <w:tab/>
        <w:t xml:space="preserve">FAO. The Second State of The Worlds Farm Animal Genetic Resources Report. Rome, Italy; 2015. </w:t>
      </w:r>
    </w:p>
    <w:p w14:paraId="0BF89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 </w:t>
      </w:r>
      <w:r w:rsidRPr="00327145">
        <w:rPr>
          <w:noProof/>
          <w:sz w:val="20"/>
        </w:rPr>
        <w:tab/>
        <w:t xml:space="preserve">FAO. The future of food and agriculture – Trends and challenges. Rome, Italy; 2017. </w:t>
      </w:r>
    </w:p>
    <w:p w14:paraId="5BDCA4D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 </w:t>
      </w:r>
      <w:r w:rsidRPr="00327145">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AACBBE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 </w:t>
      </w:r>
      <w:r w:rsidRPr="00327145">
        <w:rPr>
          <w:noProof/>
          <w:sz w:val="20"/>
        </w:rPr>
        <w:tab/>
        <w:t xml:space="preserve">Gandini GC, Villa E. Analysis of the cultural value of local livestock breeds: a methodology. J Anim Breed Genet. Wiley Online Library; 2003;120: 1–11. </w:t>
      </w:r>
    </w:p>
    <w:p w14:paraId="0FB140B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 </w:t>
      </w:r>
      <w:r w:rsidRPr="00327145">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E0BB3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8. </w:t>
      </w:r>
      <w:r w:rsidRPr="00327145">
        <w:rPr>
          <w:noProof/>
          <w:sz w:val="20"/>
        </w:rPr>
        <w:tab/>
        <w:t xml:space="preserve">Bojkovski D, Simčič M, Kompan D. Supports for local breeds in the European region–an overview. PoljoPrivreda. Poljoprivredni fakultet u Osijeku i Poljoprivredni institut Osijek; 2015;21: 7–10. </w:t>
      </w:r>
    </w:p>
    <w:p w14:paraId="41FF54B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9. </w:t>
      </w:r>
      <w:r w:rsidRPr="00327145">
        <w:rPr>
          <w:noProof/>
          <w:sz w:val="20"/>
        </w:rPr>
        <w:tab/>
        <w:t xml:space="preserve">Naidoo R, Balmford A, Ferraro PJ, Polasky S, Ricketts TH, Rouget M. Integrating economic costs into conservation planning. Trends Ecol Evol. Elsevier; 2006;21: 681–687. </w:t>
      </w:r>
    </w:p>
    <w:p w14:paraId="7B62A66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0. </w:t>
      </w:r>
      <w:r w:rsidRPr="00327145">
        <w:rPr>
          <w:noProof/>
          <w:sz w:val="20"/>
        </w:rPr>
        <w:tab/>
        <w:t xml:space="preserve">Popescu A, Alecu IN, Dinu TA, Stoian E, Condei R, Ciocan H. Farm Structure and Land Concentration in Romania and the European Union’s Agriculture. Agric Agric Sci Procedia. Elsevier; 2016;10: 566–577. </w:t>
      </w:r>
    </w:p>
    <w:p w14:paraId="1295E1A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1. </w:t>
      </w:r>
      <w:r w:rsidRPr="00327145">
        <w:rPr>
          <w:noProof/>
          <w:sz w:val="20"/>
        </w:rPr>
        <w:tab/>
        <w:t>Eurostat. Romania agricultural census [Internet]. 2010. Available: http://ec.europa.eu/eurostat/statistics-explained/index.php/Agricultural_census_in_Romania</w:t>
      </w:r>
    </w:p>
    <w:p w14:paraId="1AFDCA3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2. </w:t>
      </w:r>
      <w:r w:rsidRPr="00327145">
        <w:rPr>
          <w:noProof/>
          <w:sz w:val="20"/>
        </w:rPr>
        <w:tab/>
        <w:t xml:space="preserve">Sutcliffe L, Akeroyd J, Page N, Popa R. Combining approaches to support high nature value Farmland in southern Transylvania, Romania. Hacquetia. 2015;14: 53–63. </w:t>
      </w:r>
    </w:p>
    <w:p w14:paraId="1543429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3. </w:t>
      </w:r>
      <w:r w:rsidRPr="00327145">
        <w:rPr>
          <w:noProof/>
          <w:sz w:val="20"/>
        </w:rPr>
        <w:tab/>
        <w:t xml:space="preserve">Sutcliffe L, Paulini I, Jones G, Marggraf R, Page N. Pastoral commons use in Romania and the role of the Common Agricultural Policy. Int J Commons. 2013;7. </w:t>
      </w:r>
    </w:p>
    <w:p w14:paraId="505EB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4. </w:t>
      </w:r>
      <w:r w:rsidRPr="00327145">
        <w:rPr>
          <w:noProof/>
          <w:sz w:val="20"/>
        </w:rPr>
        <w:tab/>
        <w:t xml:space="preserve">Draganescu C. Romanian strategy for a sustainable management of farm animal genetic resources. 2003; </w:t>
      </w:r>
    </w:p>
    <w:p w14:paraId="5DB6635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lastRenderedPageBreak/>
        <w:t xml:space="preserve">15. </w:t>
      </w:r>
      <w:r w:rsidRPr="00327145">
        <w:rPr>
          <w:noProof/>
          <w:sz w:val="20"/>
        </w:rPr>
        <w:tab/>
        <w:t>FAO. Domestic Animal Diversity Information System (DAD-IS) [Internet]. 2018 [cited 26 Mar 2018]. Available: http://www.fao.org/dad-is/en/</w:t>
      </w:r>
    </w:p>
    <w:p w14:paraId="390DC74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6. </w:t>
      </w:r>
      <w:r w:rsidRPr="00327145">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60A23A3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7. </w:t>
      </w:r>
      <w:r w:rsidRPr="00327145">
        <w:rPr>
          <w:noProof/>
          <w:sz w:val="20"/>
        </w:rPr>
        <w:tab/>
        <w:t xml:space="preserve">Gasson R. Goals and values of farmers. J Agric Econ. Wiley Online Library; 1973;24: 521–542. </w:t>
      </w:r>
    </w:p>
    <w:p w14:paraId="4A9F565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8. </w:t>
      </w:r>
      <w:r w:rsidRPr="00327145">
        <w:rPr>
          <w:noProof/>
          <w:sz w:val="20"/>
        </w:rPr>
        <w:tab/>
        <w:t xml:space="preserve">Ilbery BW. Goals and values of hop farmers. Trans Inst Br Geogr. JSTOR; 1983; 329–341. </w:t>
      </w:r>
    </w:p>
    <w:p w14:paraId="5DC15BE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9. </w:t>
      </w:r>
      <w:r w:rsidRPr="00327145">
        <w:rPr>
          <w:noProof/>
          <w:sz w:val="20"/>
        </w:rPr>
        <w:tab/>
        <w:t>Burton R, Kuczera C, Schwarz G. Exploring Farmers’ Cultural Resistance to Voluntary Agri</w:t>
      </w:r>
      <w:r w:rsidRPr="00327145">
        <w:rPr>
          <w:rFonts w:ascii="Cambria Math" w:hAnsi="Cambria Math" w:cs="Cambria Math"/>
          <w:noProof/>
          <w:sz w:val="20"/>
        </w:rPr>
        <w:t>‐</w:t>
      </w:r>
      <w:r w:rsidRPr="00327145">
        <w:rPr>
          <w:noProof/>
          <w:sz w:val="20"/>
        </w:rPr>
        <w:t xml:space="preserve">environmental Schemes. Sociol Ruralis. Wiley Online Library; 2008;48: 16–37. </w:t>
      </w:r>
    </w:p>
    <w:p w14:paraId="5DF025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0. </w:t>
      </w:r>
      <w:r w:rsidRPr="00327145">
        <w:rPr>
          <w:noProof/>
          <w:sz w:val="20"/>
        </w:rPr>
        <w:tab/>
        <w:t xml:space="preserve">Louviere JJ, Hensher DA, Swait JD. Stated choice methods: analysis and applications. Cambridge University Press; 2000. </w:t>
      </w:r>
    </w:p>
    <w:p w14:paraId="60D4007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1. </w:t>
      </w:r>
      <w:r w:rsidRPr="00327145">
        <w:rPr>
          <w:noProof/>
          <w:sz w:val="20"/>
        </w:rPr>
        <w:tab/>
        <w:t xml:space="preserve">Greiner R. Factors influencing farmers’ participation in contractual biodiversity conservation: a choice experiment with northern Australian pastoralists. Aust J Agric Resour Econ. Wiley Online Library; 2015; </w:t>
      </w:r>
    </w:p>
    <w:p w14:paraId="4023D5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2. </w:t>
      </w:r>
      <w:r w:rsidRPr="00327145">
        <w:rPr>
          <w:noProof/>
          <w:sz w:val="20"/>
        </w:rPr>
        <w:tab/>
        <w:t xml:space="preserve">Ruto E, Garrod G. Investigating farmers’ preferences for the design of agri-environment schemes: a choice experiment approach. J Environ Plan Manag. Taylor &amp; Francis; 2009;52: 631–647. </w:t>
      </w:r>
    </w:p>
    <w:p w14:paraId="39CF5A7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3. </w:t>
      </w:r>
      <w:r w:rsidRPr="00327145">
        <w:rPr>
          <w:noProof/>
          <w:sz w:val="20"/>
        </w:rPr>
        <w:tab/>
        <w:t xml:space="preserve">Broch SW, Vedel SE. Heterogeneity in landowners’ agri-environmental scheme preferences. Proceedings of the Economic Council Conference on Environmental Economics. 2010. </w:t>
      </w:r>
    </w:p>
    <w:p w14:paraId="62CD89E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4. </w:t>
      </w:r>
      <w:r w:rsidRPr="00327145">
        <w:rPr>
          <w:noProof/>
          <w:sz w:val="20"/>
        </w:rPr>
        <w:tab/>
        <w:t xml:space="preserve">Ducos G, Dupraz P, Bonnieux F. Agri-environment contract adoption under fixed and variable compliance costs. J Environ Plan Manag. Taylor &amp; Francis; 2009;52: 669–687. </w:t>
      </w:r>
    </w:p>
    <w:p w14:paraId="022F34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5. </w:t>
      </w:r>
      <w:r w:rsidRPr="00327145">
        <w:rPr>
          <w:noProof/>
          <w:sz w:val="20"/>
        </w:rPr>
        <w:tab/>
        <w:t>Espinosa</w:t>
      </w:r>
      <w:r w:rsidRPr="00327145">
        <w:rPr>
          <w:rFonts w:ascii="Cambria Math" w:hAnsi="Cambria Math" w:cs="Cambria Math"/>
          <w:noProof/>
          <w:sz w:val="20"/>
        </w:rPr>
        <w:t>‐</w:t>
      </w:r>
      <w:r w:rsidRPr="00327145">
        <w:rPr>
          <w:noProof/>
          <w:sz w:val="20"/>
        </w:rPr>
        <w:t>Goded M, Barreiro</w:t>
      </w:r>
      <w:r w:rsidRPr="00327145">
        <w:rPr>
          <w:rFonts w:ascii="Cambria Math" w:hAnsi="Cambria Math" w:cs="Cambria Math"/>
          <w:noProof/>
          <w:sz w:val="20"/>
        </w:rPr>
        <w:t>‐</w:t>
      </w:r>
      <w:r w:rsidRPr="00327145">
        <w:rPr>
          <w:noProof/>
          <w:sz w:val="20"/>
        </w:rPr>
        <w:t>Hurlé J, Ruto E. What do farmers want from Agri</w:t>
      </w:r>
      <w:r w:rsidRPr="00327145">
        <w:rPr>
          <w:rFonts w:ascii="Cambria Math" w:hAnsi="Cambria Math" w:cs="Cambria Math"/>
          <w:noProof/>
          <w:sz w:val="20"/>
        </w:rPr>
        <w:t>‐</w:t>
      </w:r>
      <w:r w:rsidRPr="00327145">
        <w:rPr>
          <w:noProof/>
          <w:sz w:val="20"/>
        </w:rPr>
        <w:t xml:space="preserve">environmental scheme design? A choice experiment approach. J Agric Econ. Wiley Online Library; 2010;61: 259–273. </w:t>
      </w:r>
    </w:p>
    <w:p w14:paraId="6803180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6. </w:t>
      </w:r>
      <w:r w:rsidRPr="00327145">
        <w:rPr>
          <w:noProof/>
          <w:sz w:val="20"/>
        </w:rPr>
        <w:tab/>
        <w:t xml:space="preserve">Lienhoop N, Brouwer R. Agri-environmental policy valuation: Farmers’ contract design preferences for afforestation schemes. Land use policy. Elsevier; 2015;42: 568–577. </w:t>
      </w:r>
    </w:p>
    <w:p w14:paraId="59BD6A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7. </w:t>
      </w:r>
      <w:r w:rsidRPr="00327145">
        <w:rPr>
          <w:noProof/>
          <w:sz w:val="20"/>
        </w:rPr>
        <w:tab/>
        <w:t xml:space="preserve">Oszlányi J, Grodzińska K, Badea O, Shparyk Y. Nature conservation in Central and Eastern Europe with a special emphasis on the Carpathian Mountains. Environ Pollut. Elsevier; 2004;130: 127–134. </w:t>
      </w:r>
    </w:p>
    <w:p w14:paraId="52AFB7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8. </w:t>
      </w:r>
      <w:r w:rsidRPr="00327145">
        <w:rPr>
          <w:noProof/>
          <w:sz w:val="20"/>
        </w:rPr>
        <w:tab/>
        <w:t xml:space="preserve">Page N. Personal Communication concerning uptake of Romanian RDP Option for conservation of rare breeds. 2015. </w:t>
      </w:r>
    </w:p>
    <w:p w14:paraId="3A24E7A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9. </w:t>
      </w:r>
      <w:r w:rsidRPr="00327145">
        <w:rPr>
          <w:noProof/>
          <w:sz w:val="20"/>
        </w:rPr>
        <w:tab/>
        <w:t xml:space="preserve">Fischer J, Hartel T, Kuemmerle T. Conservation policy in traditional farming landscapes. Conserv Lett. Wiley Online Library; 2012;5: 167–175. </w:t>
      </w:r>
    </w:p>
    <w:p w14:paraId="34D863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0. </w:t>
      </w:r>
      <w:r w:rsidRPr="00327145">
        <w:rPr>
          <w:noProof/>
          <w:sz w:val="20"/>
        </w:rPr>
        <w:tab/>
        <w:t>Mikulcak F, Newig J, Milcu AI, Hartel T, Fischer J. Integrating Rural Development and Biodiversity Conservation in Central Romania. Environ Conserv. 2013;40: 129–137. doi:10.1017/S0376892912000392</w:t>
      </w:r>
    </w:p>
    <w:p w14:paraId="6C7AE4F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1. </w:t>
      </w:r>
      <w:r w:rsidRPr="00327145">
        <w:rPr>
          <w:noProof/>
          <w:sz w:val="20"/>
        </w:rPr>
        <w:tab/>
        <w:t xml:space="preserve">Page N, Popa R, Gherghiceanu C, Balint L. Linking High Nature Value Grasslands to Small-Scale Farmer Incomes: Târnava Mare, Romania. Mt Hay Meadows Hotspots Byodiversity Tradit Cult Ghimeş. 2011; </w:t>
      </w:r>
    </w:p>
    <w:p w14:paraId="41AF3BA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2. </w:t>
      </w:r>
      <w:r w:rsidRPr="00327145">
        <w:rPr>
          <w:noProof/>
          <w:sz w:val="20"/>
        </w:rPr>
        <w:tab/>
        <w:t xml:space="preserve">Gherghinescu O. Poverty and social exclusion in rural areas: Romania. 2008. </w:t>
      </w:r>
    </w:p>
    <w:p w14:paraId="7A90B15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3. </w:t>
      </w:r>
      <w:r w:rsidRPr="00327145">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BF1170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4. </w:t>
      </w:r>
      <w:r w:rsidRPr="00327145">
        <w:rPr>
          <w:noProof/>
          <w:sz w:val="20"/>
        </w:rPr>
        <w:tab/>
        <w:t xml:space="preserve">Metrics C. Ngene 1.1 User Manual and Reference Guide. Sydney, Aust ChoiceMetrics. 2012; </w:t>
      </w:r>
    </w:p>
    <w:p w14:paraId="0B0C292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5. </w:t>
      </w:r>
      <w:r w:rsidRPr="00327145">
        <w:rPr>
          <w:noProof/>
          <w:sz w:val="20"/>
        </w:rPr>
        <w:tab/>
        <w:t xml:space="preserve">Hensher DA. How do respondents process stated choice experiments? Attribute consideration under varying information load. J Appl Econom. Wiley Online Library; 2006;21: 861–878. </w:t>
      </w:r>
    </w:p>
    <w:p w14:paraId="6C9381F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6. </w:t>
      </w:r>
      <w:r w:rsidRPr="00327145">
        <w:rPr>
          <w:noProof/>
          <w:sz w:val="20"/>
        </w:rPr>
        <w:tab/>
        <w:t xml:space="preserve">Lancaster KJ. A new approach to consumer theory. J Polit Econ. JSTOR; 1966; 132–157. </w:t>
      </w:r>
    </w:p>
    <w:p w14:paraId="71ED3DB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7. </w:t>
      </w:r>
      <w:r w:rsidRPr="00327145">
        <w:rPr>
          <w:noProof/>
          <w:sz w:val="20"/>
        </w:rPr>
        <w:tab/>
        <w:t xml:space="preserve">Luce RD. Individual choice behavior: A theoretical analysis. Courier Corporation; 2005. </w:t>
      </w:r>
    </w:p>
    <w:p w14:paraId="35665C3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8. </w:t>
      </w:r>
      <w:r w:rsidRPr="00327145">
        <w:rPr>
          <w:noProof/>
          <w:sz w:val="20"/>
        </w:rPr>
        <w:tab/>
        <w:t xml:space="preserve">McFadden D. Conditional logit analysis of qualitative choice behavior. Institute of Urban and Regional Development, University of California; 1973; </w:t>
      </w:r>
    </w:p>
    <w:p w14:paraId="32ED95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9. </w:t>
      </w:r>
      <w:r w:rsidRPr="00327145">
        <w:rPr>
          <w:noProof/>
          <w:sz w:val="20"/>
        </w:rPr>
        <w:tab/>
        <w:t xml:space="preserve">Holmes TP, Adamowicz WL, Carlsson F. Choice experiments. A Primer on Nonmarket Valuation. Springer; 2017. pp. 133–186. </w:t>
      </w:r>
    </w:p>
    <w:p w14:paraId="5F91486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0. </w:t>
      </w:r>
      <w:r w:rsidRPr="00327145">
        <w:rPr>
          <w:noProof/>
          <w:sz w:val="20"/>
        </w:rPr>
        <w:tab/>
        <w:t xml:space="preserve">Hensher DA, Rose JM, Greene WH. Applied choice analysis: a primer. Cambridge University Press; 2005. </w:t>
      </w:r>
    </w:p>
    <w:p w14:paraId="6393833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1. </w:t>
      </w:r>
      <w:r w:rsidRPr="00327145">
        <w:rPr>
          <w:noProof/>
          <w:sz w:val="20"/>
        </w:rPr>
        <w:tab/>
        <w:t xml:space="preserve">National Institute of Statistics. Press Release No. 159 of July 4th 2013 of the final results population and housing census 2011. 2013. </w:t>
      </w:r>
    </w:p>
    <w:p w14:paraId="2D1EA3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2. </w:t>
      </w:r>
      <w:r w:rsidRPr="00327145">
        <w:rPr>
          <w:noProof/>
          <w:sz w:val="20"/>
        </w:rPr>
        <w:tab/>
        <w:t xml:space="preserve">European Commission. European Commission DG Agriculture and Rural Development. Brussels; 2012. </w:t>
      </w:r>
    </w:p>
    <w:p w14:paraId="0B7779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3. </w:t>
      </w:r>
      <w:r w:rsidRPr="00327145">
        <w:rPr>
          <w:noProof/>
          <w:sz w:val="20"/>
        </w:rPr>
        <w:tab/>
        <w:t xml:space="preserve">National Institute of Statistics. Press Release No. 135 of June 5th 2015. Household income and expenditure in 2014 Family Budget Survey. Bucharest, Romania.; 2015. </w:t>
      </w:r>
    </w:p>
    <w:p w14:paraId="017B32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4. </w:t>
      </w:r>
      <w:r w:rsidRPr="00327145">
        <w:rPr>
          <w:noProof/>
          <w:sz w:val="20"/>
        </w:rPr>
        <w:tab/>
        <w:t xml:space="preserve">European Comission. Eurostat: Farm structure statistics [Internet]. 2017 [cited 3 Oct 2017]. Available: </w:t>
      </w:r>
      <w:r w:rsidRPr="00327145">
        <w:rPr>
          <w:noProof/>
          <w:sz w:val="20"/>
        </w:rPr>
        <w:lastRenderedPageBreak/>
        <w:t>http://ec.europa.eu/eurostat/statistics-explained/index.php/Farm_structure_statistics</w:t>
      </w:r>
    </w:p>
    <w:p w14:paraId="6E4F3C2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5. </w:t>
      </w:r>
      <w:r w:rsidRPr="00327145">
        <w:rPr>
          <w:noProof/>
          <w:sz w:val="20"/>
        </w:rPr>
        <w:tab/>
        <w:t>Zander KK, Drucker AG. Conserving what’s important: Using choice model scenarios to value local cattle breeds in East Africa. Ecol Econ. Elsevier B.V.; 2008;68: 34–45. doi:10.1016/j.ecolecon.2008.01.023</w:t>
      </w:r>
    </w:p>
    <w:p w14:paraId="70C300A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6. </w:t>
      </w:r>
      <w:r w:rsidRPr="00327145">
        <w:rPr>
          <w:noProof/>
          <w:sz w:val="20"/>
        </w:rPr>
        <w:tab/>
        <w:t xml:space="preserve">McFadden D. Quantitative Methods for Analysing Travel Behaviour of Individuals: Some Recent Developments’,(in) Hensher. DA Stopher, PR Behav Travel Model Croom Helm, London. 1978; </w:t>
      </w:r>
    </w:p>
    <w:p w14:paraId="03FCE8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7. </w:t>
      </w:r>
      <w:r w:rsidRPr="00327145">
        <w:rPr>
          <w:noProof/>
          <w:sz w:val="20"/>
        </w:rPr>
        <w:tab/>
        <w:t xml:space="preserve">Beckmann A, Dissing H. EU enlargement and sustainable rural development in Central and Eastern Europe. Env Polit. Taylor &amp; Francis; 2004;13: 135–152. </w:t>
      </w:r>
    </w:p>
    <w:p w14:paraId="18689F8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8. </w:t>
      </w:r>
      <w:r w:rsidRPr="00327145">
        <w:rPr>
          <w:noProof/>
          <w:sz w:val="20"/>
        </w:rPr>
        <w:tab/>
        <w:t xml:space="preserve">Milcu AI, Sherren K, Hanspach J, Abson D, Fischer J. Navigating conflicting landscape aspirations: Application of a photo-based Q-method in Transylvania (Central Romania). Land use policy. Elsevier; 2014;41: 408–422. </w:t>
      </w:r>
    </w:p>
    <w:p w14:paraId="00BCB17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9. </w:t>
      </w:r>
      <w:r w:rsidRPr="00327145">
        <w:rPr>
          <w:noProof/>
          <w:sz w:val="20"/>
        </w:rPr>
        <w:tab/>
        <w:t xml:space="preserve">Shortall S. Are rural development programmes socially inclusive? Social inclusion, civic engagement, participation, and social capital: Exploring the differences. J Rural Stud. Elsevier; 2008;24: 450–457. </w:t>
      </w:r>
    </w:p>
    <w:p w14:paraId="61F02D1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0. </w:t>
      </w:r>
      <w:r w:rsidRPr="00327145">
        <w:rPr>
          <w:noProof/>
          <w:sz w:val="20"/>
        </w:rPr>
        <w:tab/>
        <w:t xml:space="preserve">Tesfaye A, Brouwer R. Testing participation constraints in contract design for sustainable soil conservation in Ethiopia. Ecol Econ. Elsevier; 2012;73: 168–178. </w:t>
      </w:r>
    </w:p>
    <w:p w14:paraId="55FFB56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1. </w:t>
      </w:r>
      <w:r w:rsidRPr="00327145">
        <w:rPr>
          <w:noProof/>
          <w:sz w:val="20"/>
        </w:rPr>
        <w:tab/>
        <w:t xml:space="preserve">Santos R, Clemente P, Brouwer R, Antunes P, Pinto R. Landowner preferences for agri-environmental agreements to conserve the montado ecosystem in Portugal. Ecol Econ. Elsevier; 2015;118: 159–167. </w:t>
      </w:r>
    </w:p>
    <w:p w14:paraId="4DDF56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2. </w:t>
      </w:r>
      <w:r w:rsidRPr="00327145">
        <w:rPr>
          <w:noProof/>
          <w:sz w:val="20"/>
        </w:rPr>
        <w:tab/>
        <w:t xml:space="preserve">Tudor MM, Alexandri C. Structural Changes in Romanian Farm Management and their Impact on Economic Performances. Procedia Econ Financ. Elsevier; 2015;22: 747–754. </w:t>
      </w:r>
    </w:p>
    <w:p w14:paraId="0C04B42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3. </w:t>
      </w:r>
      <w:r w:rsidRPr="00327145">
        <w:rPr>
          <w:noProof/>
          <w:sz w:val="20"/>
        </w:rPr>
        <w:tab/>
        <w:t xml:space="preserve">Kosoy N, Corbera E, Brown K. Participation in payments for ecosystem services: case studies from the Lacandon rainforest, Mexico. Geoforum. Elsevier; 2008;39: 2073–2083. </w:t>
      </w:r>
    </w:p>
    <w:p w14:paraId="2B7EFF8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4. </w:t>
      </w:r>
      <w:r w:rsidRPr="00327145">
        <w:rPr>
          <w:noProof/>
          <w:sz w:val="20"/>
        </w:rPr>
        <w:tab/>
        <w:t xml:space="preserve">Heyman J, Ariely D. Effort for payment: A tale of two markets. Psychol Sci. SAGE Publications Sage CA: Los Angeles, CA; 2004;15: 787–793. </w:t>
      </w:r>
    </w:p>
    <w:p w14:paraId="421C9D1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5. </w:t>
      </w:r>
      <w:r w:rsidRPr="00327145">
        <w:rPr>
          <w:noProof/>
          <w:sz w:val="20"/>
        </w:rPr>
        <w:tab/>
        <w:t xml:space="preserve">De Snoo GR, Herzon I, Staats H, Burton RJF, Schindler S, van Dijk J, et al. Toward effective nature conservation on farmland: making farmers matter. Conserv Lett. Wiley Online Library; 2013;6: 66–72. </w:t>
      </w:r>
    </w:p>
    <w:p w14:paraId="5EC3D2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6. </w:t>
      </w:r>
      <w:r w:rsidRPr="00327145">
        <w:rPr>
          <w:noProof/>
          <w:sz w:val="20"/>
        </w:rPr>
        <w:tab/>
        <w:t xml:space="preserve">Gorton M, Hubbard C, Hubbard L. The folly of European Union policy transfer: why the Common Agricultural Policy (CAP) does not fit Central and Eastern Europe. Reg Stud. Taylor &amp; Francis; 2009;43: 1305–1317. </w:t>
      </w:r>
    </w:p>
    <w:p w14:paraId="197CB7F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7. </w:t>
      </w:r>
      <w:r w:rsidRPr="00327145">
        <w:rPr>
          <w:noProof/>
          <w:sz w:val="20"/>
        </w:rPr>
        <w:tab/>
        <w:t xml:space="preserve">Narloch U, Drucker AG, Pascual U. What role for cooperation in conservation tenders? Paying farmer groups in the High Andes. Land use policy. Elsevier; 2017;63: 659–671. </w:t>
      </w:r>
    </w:p>
    <w:p w14:paraId="60AA05C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8. </w:t>
      </w:r>
      <w:r w:rsidRPr="00327145">
        <w:rPr>
          <w:noProof/>
          <w:sz w:val="20"/>
        </w:rPr>
        <w:tab/>
        <w:t>Defrancesco E, Gatto P, Runge F, Trestini S. Factors affecting farmers’ participation in agri</w:t>
      </w:r>
      <w:r w:rsidRPr="00327145">
        <w:rPr>
          <w:rFonts w:ascii="Cambria Math" w:hAnsi="Cambria Math" w:cs="Cambria Math"/>
          <w:noProof/>
          <w:sz w:val="20"/>
        </w:rPr>
        <w:t>‐</w:t>
      </w:r>
      <w:r w:rsidRPr="00327145">
        <w:rPr>
          <w:noProof/>
          <w:sz w:val="20"/>
        </w:rPr>
        <w:t xml:space="preserve">environmental measures: A Northern Italian perspective. J Agric Econ. Wiley Online Library; 2008;59: 114–131. </w:t>
      </w:r>
    </w:p>
    <w:p w14:paraId="75AC59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9. </w:t>
      </w:r>
      <w:r w:rsidRPr="00327145">
        <w:rPr>
          <w:noProof/>
          <w:sz w:val="20"/>
        </w:rPr>
        <w:tab/>
        <w:t xml:space="preserve">Wossink GAA, van Wenum JH. Biodiversity conservation by farmers: analysis of actual and contingent participation. Eur Rev Agric Econ. Oxford University Press; 2003;30: 461–485. </w:t>
      </w:r>
    </w:p>
    <w:p w14:paraId="6FF6D05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0. </w:t>
      </w:r>
      <w:r w:rsidRPr="00327145">
        <w:rPr>
          <w:noProof/>
          <w:sz w:val="20"/>
        </w:rPr>
        <w:tab/>
        <w:t xml:space="preserve">Dupraz P, Vanslembrouck I, Bonnieux F, Van Huylenbroeck G. Farmers’ participation in European agri-environmental policies. Zaragoza (Spain). 2002;28: 31. </w:t>
      </w:r>
    </w:p>
    <w:p w14:paraId="6AA2D66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1. </w:t>
      </w:r>
      <w:r w:rsidRPr="00327145">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0407BD3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2. </w:t>
      </w:r>
      <w:r w:rsidRPr="00327145">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7F3406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3. </w:t>
      </w:r>
      <w:r w:rsidRPr="00327145">
        <w:rPr>
          <w:noProof/>
          <w:sz w:val="20"/>
        </w:rPr>
        <w:tab/>
        <w:t xml:space="preserve">Bhatia AK, Jain A, Sadana DK, Gokhale SB, Bhagat RL. Phenotypic identification of farm animal genetic resources using computer learning with scoring function. Comput Electron Agric. Elsevier; 2010;73: 37–43. </w:t>
      </w:r>
    </w:p>
    <w:p w14:paraId="09FB4DB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4. </w:t>
      </w:r>
      <w:r w:rsidRPr="00327145">
        <w:rPr>
          <w:noProof/>
          <w:sz w:val="20"/>
        </w:rPr>
        <w:tab/>
        <w:t xml:space="preserve">Programul National De Dezvoltare Rurala. National Rural Development Programme for the 2014 – 2020 period. Bucharesti, Romania; 2014. </w:t>
      </w:r>
    </w:p>
    <w:p w14:paraId="08E167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5. </w:t>
      </w:r>
      <w:r w:rsidRPr="00327145">
        <w:rPr>
          <w:noProof/>
          <w:sz w:val="20"/>
        </w:rPr>
        <w:tab/>
        <w:t xml:space="preserve">Fundatia ADEPT. Fundatia ADEPT Transilvania 10 year report 2004-2014. Sighisoara, Romania; 2014. </w:t>
      </w:r>
    </w:p>
    <w:p w14:paraId="4A4E990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6. </w:t>
      </w:r>
      <w:r w:rsidRPr="00327145">
        <w:rPr>
          <w:noProof/>
          <w:sz w:val="20"/>
        </w:rPr>
        <w:tab/>
        <w:t>Swift MJ, Izac AMN, van Noordwijk M. Biodiversity and ecosystem services in agricultural landscapes—are we asking the right questions? Agric Ecosyst Environ. 2004;104: 113–134. doi:http://dx.doi.org/10.1016/j.agee.2004.01.013</w:t>
      </w:r>
    </w:p>
    <w:p w14:paraId="4450ED8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7. </w:t>
      </w:r>
      <w:r w:rsidRPr="00327145">
        <w:rPr>
          <w:noProof/>
          <w:sz w:val="20"/>
        </w:rPr>
        <w:tab/>
        <w:t xml:space="preserve">Narloch U, Pascual U, Drucker AG. Cost-effectiveness targeting under multiple conservation goals and equity considerations in the Andes. Environ Conserv. Cambridge Univ Press; 2011;38: 417–425. </w:t>
      </w:r>
    </w:p>
    <w:p w14:paraId="6FB5C51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8. </w:t>
      </w:r>
      <w:r w:rsidRPr="00327145">
        <w:rPr>
          <w:noProof/>
          <w:sz w:val="20"/>
        </w:rPr>
        <w:tab/>
        <w:t xml:space="preserve">Natural England. Agricultural Biodiversity. Higher level stewardship options. April 2014. 2014. </w:t>
      </w:r>
    </w:p>
    <w:p w14:paraId="2B56C3C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9. </w:t>
      </w:r>
      <w:r w:rsidRPr="00327145">
        <w:rPr>
          <w:noProof/>
          <w:sz w:val="20"/>
        </w:rPr>
        <w:tab/>
        <w:t xml:space="preserve">Henle K, Alard D, Clitherow J, Cobb P, Firbank L, Kull T, et al. Identifying and managing the conflicts between agriculture and biodiversity conservation in Europe–A review. Agric Ecosyst Environ. </w:t>
      </w:r>
      <w:r w:rsidRPr="00327145">
        <w:rPr>
          <w:noProof/>
          <w:sz w:val="20"/>
        </w:rPr>
        <w:lastRenderedPageBreak/>
        <w:t xml:space="preserve">Elsevier; 2008;124: 60–71. </w:t>
      </w:r>
    </w:p>
    <w:p w14:paraId="3AA224A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0. </w:t>
      </w:r>
      <w:r w:rsidRPr="00327145">
        <w:rPr>
          <w:noProof/>
          <w:sz w:val="20"/>
        </w:rPr>
        <w:tab/>
        <w:t xml:space="preserve">Hoffmann I, From T, Boerma D. Ecosystem Services Provided By Livestock Keepers and Breeds , With Special Consideration To The Contributions Of Small-Scale Livestock Keepers and Pastoralists. Rome; 2014. </w:t>
      </w:r>
    </w:p>
    <w:p w14:paraId="7965EA3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1. </w:t>
      </w:r>
      <w:r w:rsidRPr="00327145">
        <w:rPr>
          <w:noProof/>
          <w:sz w:val="20"/>
        </w:rPr>
        <w:tab/>
        <w:t xml:space="preserve">Pagiola S, Rios AR, Arcenas A. Poor household participation in payments for environmental services: Lessons from the Silvopastoral Project in Quindío, Colombia. Environ Resour Econ. Springer; 2010;47: 371–394. </w:t>
      </w:r>
    </w:p>
    <w:p w14:paraId="55D668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2. </w:t>
      </w:r>
      <w:r w:rsidRPr="00327145">
        <w:rPr>
          <w:noProof/>
          <w:sz w:val="20"/>
        </w:rPr>
        <w:tab/>
        <w:t xml:space="preserve">Train KE. Discrete choice methods with simulation. Cambridge university press; 2009. </w:t>
      </w:r>
    </w:p>
    <w:p w14:paraId="1D80D08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3. </w:t>
      </w:r>
      <w:r w:rsidRPr="00327145">
        <w:rPr>
          <w:noProof/>
          <w:sz w:val="20"/>
        </w:rPr>
        <w:tab/>
        <w:t xml:space="preserve">Mariel P, De Ayala A, Hoyos D, Abdullah S. Selecting random parameters in discrete choice experiment for environmental valuation: A simulation experiment. J choice Model. Elsevier; 2013;7: 44–57. </w:t>
      </w:r>
    </w:p>
    <w:p w14:paraId="71CBBAE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4. </w:t>
      </w:r>
      <w:r w:rsidRPr="00327145">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FCD37A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5. </w:t>
      </w:r>
      <w:r w:rsidRPr="00327145">
        <w:rPr>
          <w:noProof/>
          <w:sz w:val="20"/>
        </w:rPr>
        <w:tab/>
        <w:t>Bech M, Gyrd</w:t>
      </w:r>
      <w:r w:rsidRPr="00327145">
        <w:rPr>
          <w:rFonts w:ascii="Cambria Math" w:hAnsi="Cambria Math" w:cs="Cambria Math"/>
          <w:noProof/>
          <w:sz w:val="20"/>
        </w:rPr>
        <w:t>‐</w:t>
      </w:r>
      <w:r w:rsidRPr="00327145">
        <w:rPr>
          <w:noProof/>
          <w:sz w:val="20"/>
        </w:rPr>
        <w:t xml:space="preserve">Hansen D. Effects coding in discrete choice experiments. Health Econ. Wiley Online Library; 2005;14: 1079–1083. </w:t>
      </w:r>
    </w:p>
    <w:p w14:paraId="4BB6C362" w14:textId="7E0CBF0D" w:rsidR="001D69F3" w:rsidRPr="00357A88" w:rsidRDefault="00C052BF" w:rsidP="00327145">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6AF2BDCD" w14:textId="5AE6BD74" w:rsidR="00E22C93" w:rsidRDefault="0077411B">
      <w:pPr>
        <w:pStyle w:val="Firstparagraph"/>
      </w:pPr>
      <w:r>
        <w:rPr>
          <w:b/>
        </w:rPr>
        <w:t>Appendix 1</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lastRenderedPageBreak/>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7CBF12A5" w:rsidR="00756551" w:rsidRDefault="0077411B" w:rsidP="00756551">
      <w:r>
        <w:rPr>
          <w:b/>
        </w:rPr>
        <w:t>Appendix 2</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2D19C697" w:rsidR="00756551" w:rsidRDefault="00756551" w:rsidP="00756551">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 xml:space="preserve">.  This equation does not have a closed form and so </w:t>
      </w:r>
      <w:r w:rsidRPr="005A6A64">
        <w:t>we rely on simulation methods (for details see </w:t>
      </w:r>
      <w:r>
        <w:fldChar w:fldCharType="begin" w:fldLock="1"/>
      </w:r>
      <w:r w:rsidR="00327145">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2]", "manualFormatting" : "Train (2009)", "plainTextFormattedCitation" : "[72]", "previouslyFormattedCitation" : "[72]"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r w:rsidRPr="00F32089">
        <w:rPr>
          <w:rFonts w:ascii="Arial" w:hAnsi="Arial" w:cs="Arial"/>
        </w:rPr>
        <w:t>…</w:t>
      </w:r>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327145">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3]", "plainTextFormattedCitation" : "[21,73]", "previouslyFormattedCitation" : "[21,73]" }, "properties" : { "noteIndex" : 0 }, "schema" : "https://github.com/citation-style-language/schema/raw/master/csl-citation.json" }</w:instrText>
      </w:r>
      <w:r w:rsidRPr="00F32089">
        <w:fldChar w:fldCharType="separate"/>
      </w:r>
      <w:r w:rsidR="0077411B" w:rsidRPr="0077411B">
        <w:rPr>
          <w:noProof/>
        </w:rPr>
        <w:t>[21,73]</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327145">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4]", "plainTextFormattedCitation" : "[74]", "previouslyFormattedCitation" : "[74]" }, "properties" : { "noteIndex" : 0 }, "schema" : "https://github.com/citation-style-language/schema/raw/master/csl-citation.json" }</w:instrText>
      </w:r>
      <w:r>
        <w:fldChar w:fldCharType="separate"/>
      </w:r>
      <w:r w:rsidR="0077411B" w:rsidRPr="0077411B">
        <w:rPr>
          <w:noProof/>
        </w:rPr>
        <w:t>[74]</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C78CE0D" w:rsidR="00756551" w:rsidRDefault="00756551" w:rsidP="00756551">
      <w:r>
        <w:t xml:space="preserve">In a CE, the standard approach to calculate respondent WTA is to is to compute </w:t>
      </w: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327145">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5]", "manualFormatting" : "Bech and Gyrd\u2010Hansen (2005)", "plainTextFormattedCitation" : "[75]", "previouslyFormattedCitation" : "[7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w:t>
      </w:r>
      <w:r w:rsidRPr="00C31C30">
        <w:lastRenderedPageBreak/>
        <w:t xml:space="preserve">contract </w:t>
      </w:r>
      <w:r>
        <w:t>attributes</w:t>
      </w:r>
      <w:r w:rsidRPr="00C31C30">
        <w:t xml:space="preserve"> and payment rates</w:t>
      </w:r>
      <w:r>
        <w:t xml:space="preserve">, following a similar method to </w:t>
      </w:r>
      <w:r>
        <w:fldChar w:fldCharType="begin" w:fldLock="1"/>
      </w:r>
      <w:r w:rsidR="00327145">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61]", "manualFormatting" : "Adams et al, (2014)", "plainTextFormattedCitation" : "[61]", "previouslyFormattedCitation" : "[61]"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is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r w:rsidRPr="00C31C30">
        <w:t xml:space="preserve">whereby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3990BF65" w:rsidR="00691156" w:rsidRDefault="0077411B" w:rsidP="00C266C5">
      <w:r>
        <w:rPr>
          <w:b/>
        </w:rPr>
        <w:t>Appendix 3</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5"/>
      <w:footerReference w:type="default" r:id="rId16"/>
      <w:pgSz w:w="11906" w:h="16838" w:code="9"/>
      <w:pgMar w:top="1440" w:right="1440" w:bottom="1440" w:left="1440" w:header="1701" w:footer="1701"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0D32F1" w15:done="0"/>
  <w15:commentEx w15:paraId="76681F4A" w15:done="0"/>
  <w15:commentEx w15:paraId="1D3F29F9" w15:done="0"/>
  <w15:commentEx w15:paraId="1F96966D" w15:done="0"/>
  <w15:commentEx w15:paraId="56B20997" w15:done="0"/>
  <w15:commentEx w15:paraId="1AA6F7AC" w15:done="0"/>
  <w15:commentEx w15:paraId="6AC145A3" w15:done="0"/>
  <w15:commentEx w15:paraId="737B0F8F" w15:done="0"/>
  <w15:commentEx w15:paraId="2149D92B" w15:done="0"/>
  <w15:commentEx w15:paraId="34B6C877" w15:done="0"/>
  <w15:commentEx w15:paraId="1DBA59E8" w15:done="0"/>
  <w15:commentEx w15:paraId="6AC70A5B" w15:done="0"/>
  <w15:commentEx w15:paraId="778151C7" w15:done="0"/>
  <w15:commentEx w15:paraId="222ECC35" w15:done="0"/>
  <w15:commentEx w15:paraId="24959C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49904D" w14:textId="77777777" w:rsidR="00191149" w:rsidRDefault="00191149">
      <w:pPr>
        <w:spacing w:line="240" w:lineRule="auto"/>
      </w:pPr>
      <w:r>
        <w:separator/>
      </w:r>
    </w:p>
  </w:endnote>
  <w:endnote w:type="continuationSeparator" w:id="0">
    <w:p w14:paraId="7F24722F" w14:textId="77777777" w:rsidR="00191149" w:rsidRDefault="001911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191149" w:rsidRDefault="001911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191149" w:rsidRDefault="001911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291E8427" w:rsidR="00191149" w:rsidRDefault="001911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6051">
      <w:rPr>
        <w:rStyle w:val="PageNumber"/>
        <w:noProof/>
      </w:rPr>
      <w:t>9</w:t>
    </w:r>
    <w:r>
      <w:rPr>
        <w:rStyle w:val="PageNumber"/>
      </w:rPr>
      <w:fldChar w:fldCharType="end"/>
    </w:r>
  </w:p>
  <w:p w14:paraId="47F4B1D5" w14:textId="77777777" w:rsidR="00191149" w:rsidRDefault="00191149"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4DC4C" w14:textId="77777777" w:rsidR="00191149" w:rsidRDefault="00191149">
      <w:pPr>
        <w:spacing w:line="240" w:lineRule="auto"/>
      </w:pPr>
      <w:r>
        <w:separator/>
      </w:r>
    </w:p>
  </w:footnote>
  <w:footnote w:type="continuationSeparator" w:id="0">
    <w:p w14:paraId="7424A9E9" w14:textId="77777777" w:rsidR="00191149" w:rsidRDefault="00191149">
      <w:pPr>
        <w:spacing w:line="240" w:lineRule="auto"/>
      </w:pPr>
      <w:r>
        <w:continuationSeparator/>
      </w:r>
    </w:p>
  </w:footnote>
  <w:footnote w:id="1">
    <w:p w14:paraId="55E5D49B" w14:textId="77777777" w:rsidR="00191149" w:rsidRDefault="00191149" w:rsidP="009E1DA2">
      <w:pPr>
        <w:pStyle w:val="FootnoteText"/>
      </w:pPr>
      <w:r w:rsidRPr="006C02E9">
        <w:rPr>
          <w:rStyle w:val="FootnoteReference"/>
        </w:rPr>
        <w:footnoteRef/>
      </w:r>
      <w:r>
        <w:t xml:space="preserve"> Corresponding to the United Nations Food and Agricultural Organisation (FAO) definition of an ‘at-risk’ bre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2">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4">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5">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5"/>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4"/>
  </w:num>
  <w:num w:numId="16">
    <w:abstractNumId w:val="11"/>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attachedTemplate r:id="rId1"/>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4A22"/>
    <w:rsid w:val="000459B3"/>
    <w:rsid w:val="00045FBF"/>
    <w:rsid w:val="000514DB"/>
    <w:rsid w:val="00054278"/>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69AA"/>
    <w:rsid w:val="00146C4E"/>
    <w:rsid w:val="00150282"/>
    <w:rsid w:val="00151466"/>
    <w:rsid w:val="001527F9"/>
    <w:rsid w:val="001534DF"/>
    <w:rsid w:val="00153E53"/>
    <w:rsid w:val="00156109"/>
    <w:rsid w:val="001579FC"/>
    <w:rsid w:val="001600E3"/>
    <w:rsid w:val="00160B23"/>
    <w:rsid w:val="00162D97"/>
    <w:rsid w:val="00167409"/>
    <w:rsid w:val="00171656"/>
    <w:rsid w:val="00171CB2"/>
    <w:rsid w:val="00173050"/>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9F3"/>
    <w:rsid w:val="001E3E4B"/>
    <w:rsid w:val="001E4F2B"/>
    <w:rsid w:val="001E7286"/>
    <w:rsid w:val="001F5A44"/>
    <w:rsid w:val="001F72FF"/>
    <w:rsid w:val="00203E71"/>
    <w:rsid w:val="00203FA8"/>
    <w:rsid w:val="00212B46"/>
    <w:rsid w:val="002154E6"/>
    <w:rsid w:val="00220D94"/>
    <w:rsid w:val="00223027"/>
    <w:rsid w:val="002239E0"/>
    <w:rsid w:val="00231962"/>
    <w:rsid w:val="00231D29"/>
    <w:rsid w:val="00234BBC"/>
    <w:rsid w:val="00236D91"/>
    <w:rsid w:val="00240044"/>
    <w:rsid w:val="00241F07"/>
    <w:rsid w:val="00245854"/>
    <w:rsid w:val="00245B0C"/>
    <w:rsid w:val="002473AB"/>
    <w:rsid w:val="00253C57"/>
    <w:rsid w:val="00254AFE"/>
    <w:rsid w:val="00257D92"/>
    <w:rsid w:val="002632D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7A32"/>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28D8"/>
    <w:rsid w:val="003F5304"/>
    <w:rsid w:val="003F5CD8"/>
    <w:rsid w:val="003F618C"/>
    <w:rsid w:val="003F6614"/>
    <w:rsid w:val="003F730A"/>
    <w:rsid w:val="00402775"/>
    <w:rsid w:val="00412818"/>
    <w:rsid w:val="00412B2D"/>
    <w:rsid w:val="00415DF5"/>
    <w:rsid w:val="00416235"/>
    <w:rsid w:val="00416D5E"/>
    <w:rsid w:val="00416DE7"/>
    <w:rsid w:val="00421136"/>
    <w:rsid w:val="00425B55"/>
    <w:rsid w:val="00431048"/>
    <w:rsid w:val="0043404F"/>
    <w:rsid w:val="00435E72"/>
    <w:rsid w:val="00440A4A"/>
    <w:rsid w:val="00440E85"/>
    <w:rsid w:val="00441715"/>
    <w:rsid w:val="0045018F"/>
    <w:rsid w:val="00450902"/>
    <w:rsid w:val="00451B29"/>
    <w:rsid w:val="00451BE7"/>
    <w:rsid w:val="004550C5"/>
    <w:rsid w:val="00456E2C"/>
    <w:rsid w:val="004575AF"/>
    <w:rsid w:val="00461B07"/>
    <w:rsid w:val="00470270"/>
    <w:rsid w:val="004704A2"/>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318F"/>
    <w:rsid w:val="004E46F6"/>
    <w:rsid w:val="004E4A8C"/>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1F50"/>
    <w:rsid w:val="006751BE"/>
    <w:rsid w:val="00675304"/>
    <w:rsid w:val="00675A92"/>
    <w:rsid w:val="00680D27"/>
    <w:rsid w:val="00681BC7"/>
    <w:rsid w:val="00682055"/>
    <w:rsid w:val="00683D36"/>
    <w:rsid w:val="00685C13"/>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D2D"/>
    <w:rsid w:val="00720159"/>
    <w:rsid w:val="007257E2"/>
    <w:rsid w:val="00733A9B"/>
    <w:rsid w:val="00737871"/>
    <w:rsid w:val="00743365"/>
    <w:rsid w:val="00743B84"/>
    <w:rsid w:val="00746404"/>
    <w:rsid w:val="00746E2F"/>
    <w:rsid w:val="00747FF5"/>
    <w:rsid w:val="00756551"/>
    <w:rsid w:val="00757571"/>
    <w:rsid w:val="00757EE7"/>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6B2"/>
    <w:rsid w:val="007C4785"/>
    <w:rsid w:val="007C769D"/>
    <w:rsid w:val="007D1B15"/>
    <w:rsid w:val="007D3CA5"/>
    <w:rsid w:val="007D511B"/>
    <w:rsid w:val="007E28CB"/>
    <w:rsid w:val="007E5EBB"/>
    <w:rsid w:val="007E7064"/>
    <w:rsid w:val="007F037B"/>
    <w:rsid w:val="007F3BC1"/>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2644"/>
    <w:rsid w:val="00A21387"/>
    <w:rsid w:val="00A220B1"/>
    <w:rsid w:val="00A26B16"/>
    <w:rsid w:val="00A27B61"/>
    <w:rsid w:val="00A3268C"/>
    <w:rsid w:val="00A334DD"/>
    <w:rsid w:val="00A35E59"/>
    <w:rsid w:val="00A37DF4"/>
    <w:rsid w:val="00A43CA5"/>
    <w:rsid w:val="00A4483B"/>
    <w:rsid w:val="00A44A93"/>
    <w:rsid w:val="00A44F19"/>
    <w:rsid w:val="00A45EDC"/>
    <w:rsid w:val="00A47BD6"/>
    <w:rsid w:val="00A50921"/>
    <w:rsid w:val="00A62BBF"/>
    <w:rsid w:val="00A66D0F"/>
    <w:rsid w:val="00A70596"/>
    <w:rsid w:val="00A80102"/>
    <w:rsid w:val="00A82218"/>
    <w:rsid w:val="00A82CD1"/>
    <w:rsid w:val="00A834E8"/>
    <w:rsid w:val="00A85167"/>
    <w:rsid w:val="00A866E2"/>
    <w:rsid w:val="00A93B76"/>
    <w:rsid w:val="00A95AA1"/>
    <w:rsid w:val="00A97C54"/>
    <w:rsid w:val="00AA32EE"/>
    <w:rsid w:val="00AB029F"/>
    <w:rsid w:val="00AB1184"/>
    <w:rsid w:val="00AB2D48"/>
    <w:rsid w:val="00AB4B80"/>
    <w:rsid w:val="00AB6012"/>
    <w:rsid w:val="00AC087B"/>
    <w:rsid w:val="00AC2803"/>
    <w:rsid w:val="00AC3D1B"/>
    <w:rsid w:val="00AC5BAB"/>
    <w:rsid w:val="00AC7CB3"/>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E7E"/>
    <w:rsid w:val="00B87F2B"/>
    <w:rsid w:val="00B928B9"/>
    <w:rsid w:val="00B94D00"/>
    <w:rsid w:val="00BA4539"/>
    <w:rsid w:val="00BA49ED"/>
    <w:rsid w:val="00BA4FE5"/>
    <w:rsid w:val="00BA5419"/>
    <w:rsid w:val="00BB1F67"/>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D51"/>
    <w:rsid w:val="00CA3214"/>
    <w:rsid w:val="00CB13E4"/>
    <w:rsid w:val="00CB3273"/>
    <w:rsid w:val="00CB6960"/>
    <w:rsid w:val="00CB7E60"/>
    <w:rsid w:val="00CC01F7"/>
    <w:rsid w:val="00CC3E32"/>
    <w:rsid w:val="00CD1E28"/>
    <w:rsid w:val="00CD79B0"/>
    <w:rsid w:val="00CE01E8"/>
    <w:rsid w:val="00CE1AF6"/>
    <w:rsid w:val="00CE6AF1"/>
    <w:rsid w:val="00CE766D"/>
    <w:rsid w:val="00CF0E77"/>
    <w:rsid w:val="00CF5937"/>
    <w:rsid w:val="00CF5D23"/>
    <w:rsid w:val="00D00D6A"/>
    <w:rsid w:val="00D0287A"/>
    <w:rsid w:val="00D032DC"/>
    <w:rsid w:val="00D036A6"/>
    <w:rsid w:val="00D039CD"/>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244F"/>
    <w:rsid w:val="00DB2767"/>
    <w:rsid w:val="00DB2A9F"/>
    <w:rsid w:val="00DB4457"/>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5FAB"/>
    <w:rsid w:val="00E56E29"/>
    <w:rsid w:val="00E56F7C"/>
    <w:rsid w:val="00E5781D"/>
    <w:rsid w:val="00E615D7"/>
    <w:rsid w:val="00E65369"/>
    <w:rsid w:val="00E65AE6"/>
    <w:rsid w:val="00E70D18"/>
    <w:rsid w:val="00E715AD"/>
    <w:rsid w:val="00E72147"/>
    <w:rsid w:val="00E72615"/>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9E8"/>
    <w:rsid w:val="00EE792C"/>
    <w:rsid w:val="00EF1F7C"/>
    <w:rsid w:val="00EF2E7F"/>
    <w:rsid w:val="00EF3BCD"/>
    <w:rsid w:val="00EF4D6A"/>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50F92"/>
    <w:rsid w:val="00F53077"/>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99938688"/>
        <c:axId val="99940608"/>
        <c:axId val="0"/>
      </c:bar3DChart>
      <c:catAx>
        <c:axId val="99938688"/>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99940608"/>
        <c:crosses val="autoZero"/>
        <c:auto val="0"/>
        <c:lblAlgn val="ctr"/>
        <c:lblOffset val="100"/>
        <c:noMultiLvlLbl val="0"/>
      </c:catAx>
      <c:valAx>
        <c:axId val="99940608"/>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99938688"/>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F7D63-5B92-4414-962C-F9CDC18AC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Template>
  <TotalTime>34</TotalTime>
  <Pages>26</Pages>
  <Words>8637</Words>
  <Characters>187706</Characters>
  <Application>Microsoft Office Word</Application>
  <DocSecurity>0</DocSecurity>
  <Lines>1564</Lines>
  <Paragraphs>39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95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9</cp:revision>
  <cp:lastPrinted>2017-04-18T16:49:00Z</cp:lastPrinted>
  <dcterms:created xsi:type="dcterms:W3CDTF">2018-06-19T16:58:00Z</dcterms:created>
  <dcterms:modified xsi:type="dcterms:W3CDTF">2018-06-1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journal-of-rural-studies</vt:lpwstr>
  </property>
  <property fmtid="{D5CDD505-2E9C-101B-9397-08002B2CF9AE}" pid="14" name="Mendeley Recent Style Name 4_1">
    <vt:lpwstr>Journal of Rural Studies</vt:lpwstr>
  </property>
  <property fmtid="{D5CDD505-2E9C-101B-9397-08002B2CF9AE}" pid="15" name="Mendeley Recent Style Id 5_1">
    <vt:lpwstr>http://www.zotero.org/styles/land-use-policy</vt:lpwstr>
  </property>
  <property fmtid="{D5CDD505-2E9C-101B-9397-08002B2CF9AE}" pid="16" name="Mendeley Recent Style Name 5_1">
    <vt:lpwstr>Land Use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art-journal</vt:lpwstr>
  </property>
  <property fmtid="{D5CDD505-2E9C-101B-9397-08002B2CF9AE}" pid="24" name="Mendeley Recent Style Name 9_1">
    <vt:lpwstr>Oxford Art Journal</vt:lpwstr>
  </property>
</Properties>
</file>